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1F5A3" w14:textId="77777777" w:rsidR="000A4205" w:rsidRPr="00E627A4" w:rsidRDefault="000A4205" w:rsidP="000A4205">
      <w:pPr>
        <w:pStyle w:val="Default"/>
        <w:spacing w:line="360" w:lineRule="auto"/>
        <w:jc w:val="center"/>
        <w:rPr>
          <w:b/>
          <w:color w:val="auto"/>
        </w:rPr>
      </w:pPr>
      <w:r w:rsidRPr="00E627A4">
        <w:rPr>
          <w:b/>
          <w:noProof/>
        </w:rPr>
        <w:drawing>
          <wp:inline distT="0" distB="0" distL="0" distR="0" wp14:anchorId="58CA27BC" wp14:editId="5E6349B6">
            <wp:extent cx="923166" cy="90352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4859267C" w14:textId="77777777" w:rsidR="000A4205" w:rsidRPr="00E627A4" w:rsidRDefault="000A4205" w:rsidP="000A4205">
      <w:pPr>
        <w:pStyle w:val="Default"/>
        <w:spacing w:line="360" w:lineRule="auto"/>
        <w:rPr>
          <w:b/>
          <w:color w:val="auto"/>
        </w:rPr>
      </w:pPr>
    </w:p>
    <w:p w14:paraId="1F264CB3" w14:textId="77777777" w:rsidR="000A4205" w:rsidRPr="00E627A4" w:rsidRDefault="000A4205" w:rsidP="000A4205">
      <w:pPr>
        <w:pStyle w:val="Default"/>
        <w:spacing w:line="360" w:lineRule="auto"/>
        <w:jc w:val="center"/>
        <w:rPr>
          <w:b/>
          <w:color w:val="auto"/>
        </w:rPr>
      </w:pPr>
      <w:r w:rsidRPr="00E627A4">
        <w:rPr>
          <w:b/>
          <w:color w:val="auto"/>
        </w:rPr>
        <w:t>UNIVERSITAS INDONESIA</w:t>
      </w:r>
    </w:p>
    <w:p w14:paraId="1B5926DA" w14:textId="77777777" w:rsidR="000A4205" w:rsidRPr="00E627A4" w:rsidRDefault="000A4205" w:rsidP="000A4205">
      <w:pPr>
        <w:pStyle w:val="Default"/>
        <w:spacing w:line="360" w:lineRule="auto"/>
        <w:jc w:val="center"/>
        <w:rPr>
          <w:b/>
          <w:color w:val="auto"/>
        </w:rPr>
      </w:pPr>
    </w:p>
    <w:p w14:paraId="46343909" w14:textId="77777777" w:rsidR="000A4205" w:rsidRPr="00E627A4" w:rsidRDefault="000A4205" w:rsidP="000A4205">
      <w:pPr>
        <w:pStyle w:val="Default"/>
        <w:spacing w:line="360" w:lineRule="auto"/>
        <w:jc w:val="center"/>
        <w:rPr>
          <w:b/>
          <w:color w:val="auto"/>
        </w:rPr>
      </w:pPr>
    </w:p>
    <w:p w14:paraId="5C7CDED1" w14:textId="77777777" w:rsidR="000A4205" w:rsidRPr="00E627A4" w:rsidRDefault="000A4205" w:rsidP="000A4205">
      <w:pPr>
        <w:pStyle w:val="Default"/>
        <w:jc w:val="center"/>
        <w:rPr>
          <w:b/>
          <w:color w:val="auto"/>
        </w:rPr>
      </w:pPr>
    </w:p>
    <w:p w14:paraId="3D7CDBE1" w14:textId="77777777" w:rsidR="000A4205" w:rsidRPr="00E627A4" w:rsidRDefault="000A4205" w:rsidP="000A4205">
      <w:pPr>
        <w:pStyle w:val="Default"/>
        <w:jc w:val="center"/>
        <w:rPr>
          <w:b/>
          <w:color w:val="auto"/>
          <w:sz w:val="28"/>
          <w:szCs w:val="28"/>
        </w:rPr>
      </w:pPr>
      <w:r>
        <w:rPr>
          <w:b/>
          <w:color w:val="auto"/>
          <w:sz w:val="28"/>
          <w:szCs w:val="28"/>
        </w:rPr>
        <w:t>JUDUL</w:t>
      </w:r>
    </w:p>
    <w:p w14:paraId="7A0C2C6A" w14:textId="77777777" w:rsidR="000A4205" w:rsidRPr="00E627A4" w:rsidRDefault="000A4205" w:rsidP="000A4205">
      <w:pPr>
        <w:pStyle w:val="Default"/>
        <w:spacing w:line="360" w:lineRule="auto"/>
        <w:jc w:val="center"/>
        <w:rPr>
          <w:b/>
          <w:color w:val="auto"/>
        </w:rPr>
      </w:pPr>
    </w:p>
    <w:p w14:paraId="4010CB01" w14:textId="77777777" w:rsidR="000A4205" w:rsidRPr="00E627A4" w:rsidRDefault="000A4205" w:rsidP="000A4205">
      <w:pPr>
        <w:pStyle w:val="Default"/>
        <w:spacing w:line="360" w:lineRule="auto"/>
        <w:jc w:val="center"/>
        <w:rPr>
          <w:b/>
          <w:color w:val="auto"/>
        </w:rPr>
      </w:pPr>
    </w:p>
    <w:p w14:paraId="5F48BFCD" w14:textId="77777777" w:rsidR="000A4205" w:rsidRPr="00E627A4" w:rsidRDefault="000A4205" w:rsidP="000A4205">
      <w:pPr>
        <w:pStyle w:val="Default"/>
        <w:spacing w:line="360" w:lineRule="auto"/>
        <w:jc w:val="center"/>
        <w:rPr>
          <w:b/>
          <w:color w:val="auto"/>
        </w:rPr>
      </w:pPr>
    </w:p>
    <w:p w14:paraId="04F2FE88" w14:textId="77777777" w:rsidR="000A4205" w:rsidRPr="00E627A4" w:rsidRDefault="000A4205" w:rsidP="000A4205">
      <w:pPr>
        <w:pStyle w:val="Default"/>
        <w:spacing w:line="360" w:lineRule="auto"/>
        <w:jc w:val="center"/>
        <w:rPr>
          <w:b/>
          <w:color w:val="auto"/>
        </w:rPr>
      </w:pPr>
    </w:p>
    <w:p w14:paraId="791B5FD3" w14:textId="7365EBE0" w:rsidR="000A4205" w:rsidRPr="00E627A4" w:rsidRDefault="000A4205" w:rsidP="000A4205">
      <w:pPr>
        <w:pStyle w:val="Default"/>
        <w:spacing w:line="360" w:lineRule="auto"/>
        <w:jc w:val="center"/>
        <w:rPr>
          <w:b/>
          <w:color w:val="auto"/>
          <w:sz w:val="28"/>
          <w:szCs w:val="28"/>
        </w:rPr>
      </w:pPr>
      <w:r>
        <w:rPr>
          <w:b/>
          <w:color w:val="auto"/>
          <w:sz w:val="28"/>
          <w:szCs w:val="28"/>
        </w:rPr>
        <w:t>JENIS KARYA (</w:t>
      </w:r>
      <w:r w:rsidRPr="00E627A4">
        <w:rPr>
          <w:b/>
          <w:color w:val="auto"/>
          <w:sz w:val="28"/>
          <w:szCs w:val="28"/>
        </w:rPr>
        <w:t>SKRIPSI</w:t>
      </w:r>
      <w:r>
        <w:rPr>
          <w:b/>
          <w:color w:val="auto"/>
          <w:sz w:val="28"/>
          <w:szCs w:val="28"/>
        </w:rPr>
        <w:t xml:space="preserve">, </w:t>
      </w:r>
      <w:r w:rsidR="00B07F2A">
        <w:rPr>
          <w:b/>
          <w:color w:val="auto"/>
          <w:sz w:val="28"/>
          <w:szCs w:val="28"/>
        </w:rPr>
        <w:t xml:space="preserve">TESIS, DISERTASI, </w:t>
      </w:r>
      <w:r>
        <w:rPr>
          <w:b/>
          <w:color w:val="auto"/>
          <w:sz w:val="28"/>
          <w:szCs w:val="28"/>
        </w:rPr>
        <w:t>DLL)</w:t>
      </w:r>
    </w:p>
    <w:p w14:paraId="2A38193D" w14:textId="77777777" w:rsidR="000A4205" w:rsidRDefault="000A4205" w:rsidP="000A4205">
      <w:pPr>
        <w:pStyle w:val="Default"/>
        <w:spacing w:line="360" w:lineRule="auto"/>
        <w:rPr>
          <w:b/>
          <w:color w:val="auto"/>
        </w:rPr>
      </w:pPr>
    </w:p>
    <w:p w14:paraId="452D0F1A" w14:textId="77777777" w:rsidR="000A4205" w:rsidRPr="00E627A4" w:rsidRDefault="000A4205" w:rsidP="000A4205">
      <w:pPr>
        <w:pStyle w:val="Default"/>
        <w:spacing w:line="360" w:lineRule="auto"/>
        <w:rPr>
          <w:b/>
          <w:color w:val="auto"/>
        </w:rPr>
      </w:pPr>
    </w:p>
    <w:p w14:paraId="6CA93F65" w14:textId="77777777" w:rsidR="000A4205" w:rsidRPr="00E627A4" w:rsidRDefault="000A4205" w:rsidP="000A4205">
      <w:pPr>
        <w:pStyle w:val="Default"/>
        <w:spacing w:line="360" w:lineRule="auto"/>
        <w:rPr>
          <w:b/>
          <w:color w:val="auto"/>
        </w:rPr>
      </w:pPr>
    </w:p>
    <w:p w14:paraId="33F1F58F" w14:textId="77777777" w:rsidR="000A4205" w:rsidRPr="00E627A4" w:rsidRDefault="000A4205" w:rsidP="000A4205">
      <w:pPr>
        <w:pStyle w:val="Default"/>
        <w:spacing w:line="360" w:lineRule="auto"/>
        <w:rPr>
          <w:b/>
          <w:color w:val="auto"/>
        </w:rPr>
      </w:pPr>
    </w:p>
    <w:p w14:paraId="64665021" w14:textId="77777777" w:rsidR="000A4205" w:rsidRPr="00E627A4" w:rsidRDefault="000A4205" w:rsidP="000A4205">
      <w:pPr>
        <w:pStyle w:val="Default"/>
        <w:spacing w:line="360" w:lineRule="auto"/>
        <w:jc w:val="center"/>
        <w:rPr>
          <w:b/>
          <w:color w:val="auto"/>
        </w:rPr>
      </w:pPr>
      <w:r>
        <w:rPr>
          <w:b/>
          <w:color w:val="auto"/>
        </w:rPr>
        <w:t>NAMA MAHASISWA</w:t>
      </w:r>
    </w:p>
    <w:p w14:paraId="441CF261" w14:textId="77777777" w:rsidR="000A4205" w:rsidRPr="00C548EB" w:rsidRDefault="000A4205" w:rsidP="000A4205">
      <w:pPr>
        <w:pStyle w:val="Default"/>
        <w:spacing w:line="360" w:lineRule="auto"/>
        <w:jc w:val="center"/>
        <w:rPr>
          <w:b/>
          <w:color w:val="auto"/>
        </w:rPr>
      </w:pPr>
      <w:r>
        <w:rPr>
          <w:b/>
          <w:color w:val="auto"/>
        </w:rPr>
        <w:t>NPM</w:t>
      </w:r>
    </w:p>
    <w:p w14:paraId="258B5EC3" w14:textId="77777777" w:rsidR="000A4205" w:rsidRPr="00E627A4" w:rsidRDefault="000A4205" w:rsidP="000A4205">
      <w:pPr>
        <w:pStyle w:val="Default"/>
        <w:spacing w:line="360" w:lineRule="auto"/>
        <w:rPr>
          <w:b/>
          <w:bCs/>
          <w:color w:val="auto"/>
          <w:lang w:val="id-ID"/>
        </w:rPr>
      </w:pPr>
    </w:p>
    <w:p w14:paraId="6EBF2B6A" w14:textId="77777777" w:rsidR="000A4205" w:rsidRDefault="000A4205" w:rsidP="000A4205">
      <w:pPr>
        <w:pStyle w:val="Default"/>
        <w:spacing w:line="360" w:lineRule="auto"/>
        <w:rPr>
          <w:b/>
          <w:bCs/>
          <w:color w:val="auto"/>
          <w:lang w:val="id-ID"/>
        </w:rPr>
      </w:pPr>
    </w:p>
    <w:p w14:paraId="36F173C6" w14:textId="60863462" w:rsidR="000A4205" w:rsidRDefault="000A4205" w:rsidP="000A4205">
      <w:pPr>
        <w:pStyle w:val="Default"/>
        <w:spacing w:line="360" w:lineRule="auto"/>
        <w:rPr>
          <w:b/>
          <w:bCs/>
          <w:color w:val="auto"/>
          <w:lang w:val="id-ID"/>
        </w:rPr>
      </w:pPr>
    </w:p>
    <w:p w14:paraId="17949036" w14:textId="396D1DB7" w:rsidR="000C0C59" w:rsidRDefault="000C0C59" w:rsidP="000A4205">
      <w:pPr>
        <w:pStyle w:val="Default"/>
        <w:spacing w:line="360" w:lineRule="auto"/>
        <w:rPr>
          <w:b/>
          <w:bCs/>
          <w:color w:val="auto"/>
          <w:lang w:val="id-ID"/>
        </w:rPr>
      </w:pPr>
    </w:p>
    <w:p w14:paraId="2A19D4DE" w14:textId="77777777" w:rsidR="000C0C59" w:rsidRDefault="000C0C59" w:rsidP="000A4205">
      <w:pPr>
        <w:pStyle w:val="Default"/>
        <w:spacing w:line="360" w:lineRule="auto"/>
        <w:rPr>
          <w:b/>
          <w:bCs/>
          <w:color w:val="auto"/>
          <w:lang w:val="id-ID"/>
        </w:rPr>
      </w:pPr>
    </w:p>
    <w:p w14:paraId="67F34CEB" w14:textId="77777777" w:rsidR="000A4205" w:rsidRPr="00E627A4" w:rsidRDefault="000A4205" w:rsidP="000A4205">
      <w:pPr>
        <w:pStyle w:val="Default"/>
        <w:spacing w:line="360" w:lineRule="auto"/>
        <w:rPr>
          <w:b/>
          <w:bCs/>
          <w:color w:val="auto"/>
          <w:lang w:val="id-ID"/>
        </w:rPr>
      </w:pPr>
    </w:p>
    <w:p w14:paraId="7BDAB2FA" w14:textId="47EB8F43" w:rsidR="000A4205" w:rsidRPr="00F8192F" w:rsidRDefault="000A4205" w:rsidP="000C0C59">
      <w:pPr>
        <w:spacing w:after="0" w:line="240" w:lineRule="auto"/>
        <w:jc w:val="center"/>
        <w:rPr>
          <w:rFonts w:eastAsia="Times New Roman"/>
          <w:b/>
          <w:bCs/>
          <w:szCs w:val="24"/>
          <w:lang w:val="id-ID"/>
        </w:rPr>
      </w:pPr>
      <w:r w:rsidRPr="00E627A4">
        <w:rPr>
          <w:rFonts w:eastAsia="Times New Roman"/>
          <w:b/>
          <w:bCs/>
          <w:szCs w:val="24"/>
        </w:rPr>
        <w:t xml:space="preserve">FAKULTAS </w:t>
      </w:r>
      <w:r w:rsidR="00B07F2A">
        <w:rPr>
          <w:rFonts w:eastAsia="Times New Roman"/>
          <w:b/>
          <w:bCs/>
          <w:szCs w:val="24"/>
          <w:lang w:val="id-ID"/>
        </w:rPr>
        <w:t>..................................</w:t>
      </w:r>
    </w:p>
    <w:p w14:paraId="10111856" w14:textId="2EE18D17" w:rsidR="000A4205" w:rsidRPr="00F8192F" w:rsidRDefault="00F8192F" w:rsidP="000C0C59">
      <w:pPr>
        <w:spacing w:after="0" w:line="240" w:lineRule="auto"/>
        <w:jc w:val="center"/>
        <w:rPr>
          <w:rFonts w:eastAsia="Times New Roman"/>
          <w:b/>
          <w:bCs/>
          <w:szCs w:val="24"/>
          <w:lang w:val="id-ID"/>
        </w:rPr>
      </w:pPr>
      <w:r>
        <w:rPr>
          <w:rFonts w:eastAsia="Times New Roman"/>
          <w:b/>
          <w:bCs/>
          <w:szCs w:val="24"/>
        </w:rPr>
        <w:t xml:space="preserve">PROGRAM STUDI </w:t>
      </w:r>
      <w:r w:rsidR="00B07F2A">
        <w:rPr>
          <w:rFonts w:eastAsia="Times New Roman"/>
          <w:b/>
          <w:bCs/>
          <w:szCs w:val="24"/>
        </w:rPr>
        <w:t>…………………</w:t>
      </w:r>
    </w:p>
    <w:p w14:paraId="7ADF43ED" w14:textId="2ABE25B3" w:rsidR="000A4205" w:rsidRPr="00E627A4" w:rsidRDefault="000A4205" w:rsidP="000C0C59">
      <w:pPr>
        <w:spacing w:after="0" w:line="240" w:lineRule="auto"/>
        <w:jc w:val="center"/>
        <w:rPr>
          <w:rFonts w:eastAsia="Times New Roman"/>
          <w:b/>
          <w:bCs/>
          <w:szCs w:val="24"/>
        </w:rPr>
      </w:pPr>
      <w:r w:rsidRPr="00E627A4">
        <w:rPr>
          <w:rFonts w:eastAsia="Times New Roman"/>
          <w:b/>
          <w:bCs/>
          <w:szCs w:val="24"/>
        </w:rPr>
        <w:t>DEPOK</w:t>
      </w:r>
      <w:r w:rsidR="00B07F2A">
        <w:rPr>
          <w:rFonts w:eastAsia="Times New Roman"/>
          <w:b/>
          <w:bCs/>
          <w:szCs w:val="24"/>
        </w:rPr>
        <w:t>/ JAKARTA</w:t>
      </w:r>
    </w:p>
    <w:p w14:paraId="2B1BF86F" w14:textId="3C487C4D" w:rsidR="00197592" w:rsidRPr="00197592" w:rsidRDefault="000A4205" w:rsidP="000C0C59">
      <w:pPr>
        <w:spacing w:after="0" w:line="240" w:lineRule="auto"/>
        <w:jc w:val="center"/>
        <w:rPr>
          <w:rFonts w:eastAsia="Times New Roman"/>
          <w:b/>
          <w:bCs/>
          <w:szCs w:val="24"/>
        </w:rPr>
        <w:sectPr w:rsidR="00197592" w:rsidRPr="00197592" w:rsidSect="00E149F8">
          <w:headerReference w:type="default" r:id="rId9"/>
          <w:footerReference w:type="default" r:id="rId10"/>
          <w:headerReference w:type="first" r:id="rId11"/>
          <w:footerReference w:type="first" r:id="rId12"/>
          <w:pgSz w:w="11907" w:h="16840" w:code="9"/>
          <w:pgMar w:top="1701" w:right="1701" w:bottom="1701" w:left="2268" w:header="720" w:footer="720" w:gutter="0"/>
          <w:pgNumType w:fmt="lowerRoman" w:start="1"/>
          <w:cols w:space="720"/>
          <w:docGrid w:linePitch="360"/>
        </w:sectPr>
      </w:pPr>
      <w:r>
        <w:rPr>
          <w:rFonts w:eastAsia="Times New Roman"/>
          <w:b/>
          <w:bCs/>
          <w:szCs w:val="24"/>
        </w:rPr>
        <w:t>BULAN TAHUN</w:t>
      </w:r>
    </w:p>
    <w:p w14:paraId="468BF0A1" w14:textId="52DE096A" w:rsidR="00362E5F" w:rsidRPr="00362E5F" w:rsidRDefault="00362E5F" w:rsidP="00197592">
      <w:pPr>
        <w:spacing w:after="0" w:line="240" w:lineRule="auto"/>
        <w:jc w:val="center"/>
        <w:rPr>
          <w:rFonts w:eastAsia="Times New Roman"/>
          <w:b/>
          <w:szCs w:val="24"/>
        </w:rPr>
      </w:pPr>
      <w:r w:rsidRPr="00E627A4">
        <w:rPr>
          <w:b/>
          <w:noProof/>
        </w:rPr>
        <w:lastRenderedPageBreak/>
        <w:drawing>
          <wp:inline distT="0" distB="0" distL="0" distR="0" wp14:anchorId="73F4C229" wp14:editId="0FC99822">
            <wp:extent cx="923166" cy="9035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019B2875" w14:textId="77777777" w:rsidR="00362E5F" w:rsidRPr="00E627A4" w:rsidRDefault="00362E5F" w:rsidP="00362E5F">
      <w:pPr>
        <w:pStyle w:val="Default"/>
        <w:spacing w:line="360" w:lineRule="auto"/>
        <w:rPr>
          <w:b/>
          <w:color w:val="auto"/>
        </w:rPr>
      </w:pPr>
    </w:p>
    <w:p w14:paraId="386BCD6C" w14:textId="77777777" w:rsidR="00362E5F" w:rsidRPr="00E627A4" w:rsidRDefault="00362E5F" w:rsidP="00362E5F">
      <w:pPr>
        <w:pStyle w:val="Default"/>
        <w:spacing w:line="360" w:lineRule="auto"/>
        <w:jc w:val="center"/>
        <w:rPr>
          <w:b/>
          <w:color w:val="auto"/>
        </w:rPr>
      </w:pPr>
      <w:r w:rsidRPr="00E627A4">
        <w:rPr>
          <w:b/>
          <w:color w:val="auto"/>
        </w:rPr>
        <w:t>UNIVERSITAS INDONESIA</w:t>
      </w:r>
    </w:p>
    <w:p w14:paraId="1AB47590" w14:textId="77777777" w:rsidR="00362E5F" w:rsidRPr="00E627A4" w:rsidRDefault="00362E5F" w:rsidP="00362E5F">
      <w:pPr>
        <w:pStyle w:val="Default"/>
        <w:spacing w:line="360" w:lineRule="auto"/>
        <w:jc w:val="center"/>
        <w:rPr>
          <w:b/>
          <w:color w:val="auto"/>
        </w:rPr>
      </w:pPr>
    </w:p>
    <w:p w14:paraId="180EE5A3" w14:textId="77777777" w:rsidR="00362E5F" w:rsidRPr="00E627A4" w:rsidRDefault="00362E5F" w:rsidP="00362E5F">
      <w:pPr>
        <w:pStyle w:val="Default"/>
        <w:spacing w:line="360" w:lineRule="auto"/>
        <w:jc w:val="center"/>
        <w:rPr>
          <w:b/>
          <w:color w:val="auto"/>
        </w:rPr>
      </w:pPr>
    </w:p>
    <w:p w14:paraId="0E8C6D44" w14:textId="77777777" w:rsidR="00362E5F" w:rsidRPr="00E627A4" w:rsidRDefault="00362E5F" w:rsidP="00362E5F">
      <w:pPr>
        <w:pStyle w:val="Default"/>
        <w:jc w:val="center"/>
        <w:rPr>
          <w:b/>
          <w:color w:val="auto"/>
        </w:rPr>
      </w:pPr>
    </w:p>
    <w:p w14:paraId="3C489562" w14:textId="77777777" w:rsidR="00362E5F" w:rsidRPr="00E627A4" w:rsidRDefault="00362E5F" w:rsidP="00362E5F">
      <w:pPr>
        <w:pStyle w:val="Default"/>
        <w:jc w:val="center"/>
        <w:rPr>
          <w:b/>
          <w:color w:val="auto"/>
          <w:sz w:val="28"/>
          <w:szCs w:val="28"/>
        </w:rPr>
      </w:pPr>
      <w:r>
        <w:rPr>
          <w:b/>
          <w:color w:val="auto"/>
          <w:sz w:val="28"/>
          <w:szCs w:val="28"/>
        </w:rPr>
        <w:t>JUDUL</w:t>
      </w:r>
    </w:p>
    <w:p w14:paraId="4797959C" w14:textId="77777777" w:rsidR="00362E5F" w:rsidRPr="00E627A4" w:rsidRDefault="00362E5F" w:rsidP="00362E5F">
      <w:pPr>
        <w:pStyle w:val="Default"/>
        <w:spacing w:line="360" w:lineRule="auto"/>
        <w:jc w:val="center"/>
        <w:rPr>
          <w:b/>
          <w:color w:val="auto"/>
        </w:rPr>
      </w:pPr>
    </w:p>
    <w:p w14:paraId="1D5366AD" w14:textId="77777777" w:rsidR="00362E5F" w:rsidRPr="00E627A4" w:rsidRDefault="00362E5F" w:rsidP="00362E5F">
      <w:pPr>
        <w:pStyle w:val="Default"/>
        <w:spacing w:line="360" w:lineRule="auto"/>
        <w:jc w:val="center"/>
        <w:rPr>
          <w:b/>
          <w:color w:val="auto"/>
        </w:rPr>
      </w:pPr>
    </w:p>
    <w:p w14:paraId="2396CEFF" w14:textId="77777777" w:rsidR="00362E5F" w:rsidRPr="00E627A4" w:rsidRDefault="00362E5F" w:rsidP="00362E5F">
      <w:pPr>
        <w:pStyle w:val="Default"/>
        <w:spacing w:line="360" w:lineRule="auto"/>
        <w:jc w:val="center"/>
        <w:rPr>
          <w:b/>
          <w:color w:val="auto"/>
        </w:rPr>
      </w:pPr>
    </w:p>
    <w:p w14:paraId="6B8FBF70" w14:textId="77777777" w:rsidR="00362E5F" w:rsidRPr="00E627A4" w:rsidRDefault="00362E5F" w:rsidP="00362E5F">
      <w:pPr>
        <w:pStyle w:val="Default"/>
        <w:spacing w:line="360" w:lineRule="auto"/>
        <w:jc w:val="center"/>
        <w:rPr>
          <w:b/>
          <w:color w:val="auto"/>
        </w:rPr>
      </w:pPr>
    </w:p>
    <w:p w14:paraId="04B00B60" w14:textId="69082799" w:rsidR="00362E5F" w:rsidRPr="00E627A4" w:rsidRDefault="00362E5F" w:rsidP="00362E5F">
      <w:pPr>
        <w:pStyle w:val="Default"/>
        <w:spacing w:line="360" w:lineRule="auto"/>
        <w:jc w:val="center"/>
        <w:rPr>
          <w:b/>
          <w:color w:val="auto"/>
          <w:sz w:val="28"/>
          <w:szCs w:val="28"/>
        </w:rPr>
      </w:pPr>
      <w:r>
        <w:rPr>
          <w:b/>
          <w:color w:val="auto"/>
          <w:sz w:val="28"/>
          <w:szCs w:val="28"/>
        </w:rPr>
        <w:t>JENIS KARYA (</w:t>
      </w:r>
      <w:r w:rsidR="00B07F2A" w:rsidRPr="00E627A4">
        <w:rPr>
          <w:b/>
          <w:color w:val="auto"/>
          <w:sz w:val="28"/>
          <w:szCs w:val="28"/>
        </w:rPr>
        <w:t>SKRIPSI</w:t>
      </w:r>
      <w:r w:rsidR="00B07F2A">
        <w:rPr>
          <w:b/>
          <w:color w:val="auto"/>
          <w:sz w:val="28"/>
          <w:szCs w:val="28"/>
        </w:rPr>
        <w:t>, TESIS, DISERTASI, DLL</w:t>
      </w:r>
      <w:r>
        <w:rPr>
          <w:b/>
          <w:color w:val="auto"/>
          <w:sz w:val="28"/>
          <w:szCs w:val="28"/>
        </w:rPr>
        <w:t>)</w:t>
      </w:r>
    </w:p>
    <w:p w14:paraId="70B113B3" w14:textId="77777777" w:rsidR="00362E5F" w:rsidRDefault="00362E5F" w:rsidP="00362E5F">
      <w:pPr>
        <w:pStyle w:val="Default"/>
        <w:spacing w:line="360" w:lineRule="auto"/>
        <w:rPr>
          <w:b/>
          <w:color w:val="auto"/>
        </w:rPr>
      </w:pPr>
    </w:p>
    <w:p w14:paraId="544DB236" w14:textId="04441E9F" w:rsidR="00362E5F" w:rsidRDefault="00362E5F" w:rsidP="00362E5F">
      <w:pPr>
        <w:pStyle w:val="Default"/>
        <w:spacing w:line="360" w:lineRule="auto"/>
        <w:jc w:val="center"/>
        <w:rPr>
          <w:b/>
          <w:color w:val="auto"/>
          <w:lang w:val="id-ID"/>
        </w:rPr>
      </w:pPr>
      <w:r>
        <w:rPr>
          <w:b/>
          <w:color w:val="auto"/>
          <w:lang w:val="id-ID"/>
        </w:rPr>
        <w:t>Diajukan sebagai salahsatu syarat memperoleh gelar</w:t>
      </w:r>
    </w:p>
    <w:p w14:paraId="44576239" w14:textId="286D69D5" w:rsidR="00362E5F" w:rsidRPr="00362E5F" w:rsidRDefault="00362E5F" w:rsidP="00362E5F">
      <w:pPr>
        <w:pStyle w:val="Default"/>
        <w:spacing w:line="360" w:lineRule="auto"/>
        <w:jc w:val="center"/>
        <w:rPr>
          <w:b/>
          <w:color w:val="auto"/>
          <w:lang w:val="id-ID"/>
        </w:rPr>
      </w:pPr>
      <w:r>
        <w:rPr>
          <w:b/>
          <w:color w:val="auto"/>
          <w:lang w:val="id-ID"/>
        </w:rPr>
        <w:t>Sarjana</w:t>
      </w:r>
      <w:r w:rsidR="00B07F2A">
        <w:rPr>
          <w:b/>
          <w:color w:val="auto"/>
          <w:lang w:val="id-ID"/>
        </w:rPr>
        <w:t xml:space="preserve">, Magister, Doktor </w:t>
      </w:r>
      <w:r>
        <w:rPr>
          <w:b/>
          <w:color w:val="auto"/>
          <w:lang w:val="id-ID"/>
        </w:rPr>
        <w:t xml:space="preserve"> </w:t>
      </w:r>
      <w:r w:rsidR="00B07F2A">
        <w:rPr>
          <w:b/>
          <w:color w:val="auto"/>
          <w:lang w:val="id-ID"/>
        </w:rPr>
        <w:t>..................</w:t>
      </w:r>
    </w:p>
    <w:p w14:paraId="43BAA8F2" w14:textId="77777777" w:rsidR="00362E5F" w:rsidRPr="00E627A4" w:rsidRDefault="00362E5F" w:rsidP="00362E5F">
      <w:pPr>
        <w:pStyle w:val="Default"/>
        <w:spacing w:line="360" w:lineRule="auto"/>
        <w:rPr>
          <w:b/>
          <w:color w:val="auto"/>
        </w:rPr>
      </w:pPr>
    </w:p>
    <w:p w14:paraId="6AF011E5" w14:textId="77777777" w:rsidR="00362E5F" w:rsidRPr="00E627A4" w:rsidRDefault="00362E5F" w:rsidP="00362E5F">
      <w:pPr>
        <w:pStyle w:val="Default"/>
        <w:spacing w:line="360" w:lineRule="auto"/>
        <w:rPr>
          <w:b/>
          <w:color w:val="auto"/>
        </w:rPr>
      </w:pPr>
    </w:p>
    <w:p w14:paraId="16EB710F" w14:textId="77777777" w:rsidR="00362E5F" w:rsidRPr="00E627A4" w:rsidRDefault="00362E5F" w:rsidP="00362E5F">
      <w:pPr>
        <w:pStyle w:val="Default"/>
        <w:spacing w:line="360" w:lineRule="auto"/>
        <w:jc w:val="center"/>
        <w:rPr>
          <w:b/>
          <w:color w:val="auto"/>
        </w:rPr>
      </w:pPr>
      <w:r>
        <w:rPr>
          <w:b/>
          <w:color w:val="auto"/>
        </w:rPr>
        <w:t>NAMA MAHASISWA</w:t>
      </w:r>
    </w:p>
    <w:p w14:paraId="615D1175" w14:textId="77777777" w:rsidR="00362E5F" w:rsidRPr="00C548EB" w:rsidRDefault="00362E5F" w:rsidP="00362E5F">
      <w:pPr>
        <w:pStyle w:val="Default"/>
        <w:spacing w:line="360" w:lineRule="auto"/>
        <w:jc w:val="center"/>
        <w:rPr>
          <w:b/>
          <w:color w:val="auto"/>
        </w:rPr>
      </w:pPr>
      <w:r>
        <w:rPr>
          <w:b/>
          <w:color w:val="auto"/>
        </w:rPr>
        <w:t>NPM</w:t>
      </w:r>
    </w:p>
    <w:p w14:paraId="4A739A82" w14:textId="77777777" w:rsidR="00362E5F" w:rsidRPr="00E627A4" w:rsidRDefault="00362E5F" w:rsidP="00362E5F">
      <w:pPr>
        <w:pStyle w:val="Default"/>
        <w:spacing w:line="360" w:lineRule="auto"/>
        <w:rPr>
          <w:b/>
          <w:bCs/>
          <w:color w:val="auto"/>
          <w:lang w:val="id-ID"/>
        </w:rPr>
      </w:pPr>
    </w:p>
    <w:p w14:paraId="435E7688" w14:textId="6370B005" w:rsidR="00362E5F" w:rsidRDefault="00362E5F" w:rsidP="00362E5F">
      <w:pPr>
        <w:pStyle w:val="Default"/>
        <w:spacing w:line="360" w:lineRule="auto"/>
        <w:rPr>
          <w:b/>
          <w:bCs/>
          <w:color w:val="auto"/>
          <w:lang w:val="id-ID"/>
        </w:rPr>
      </w:pPr>
    </w:p>
    <w:p w14:paraId="751D94BE" w14:textId="14B3142C" w:rsidR="000C0C59" w:rsidRDefault="000C0C59" w:rsidP="00362E5F">
      <w:pPr>
        <w:pStyle w:val="Default"/>
        <w:spacing w:line="360" w:lineRule="auto"/>
        <w:rPr>
          <w:b/>
          <w:bCs/>
          <w:color w:val="auto"/>
          <w:lang w:val="id-ID"/>
        </w:rPr>
      </w:pPr>
    </w:p>
    <w:p w14:paraId="35199F1F" w14:textId="7206067E" w:rsidR="000C0C59" w:rsidRDefault="000C0C59" w:rsidP="00362E5F">
      <w:pPr>
        <w:pStyle w:val="Default"/>
        <w:spacing w:line="360" w:lineRule="auto"/>
        <w:rPr>
          <w:b/>
          <w:bCs/>
          <w:color w:val="auto"/>
          <w:lang w:val="id-ID"/>
        </w:rPr>
      </w:pPr>
    </w:p>
    <w:p w14:paraId="6C33FEE4" w14:textId="77777777" w:rsidR="000C0C59" w:rsidRPr="00E627A4" w:rsidRDefault="000C0C59" w:rsidP="00362E5F">
      <w:pPr>
        <w:pStyle w:val="Default"/>
        <w:spacing w:line="360" w:lineRule="auto"/>
        <w:rPr>
          <w:b/>
          <w:bCs/>
          <w:color w:val="auto"/>
          <w:lang w:val="id-ID"/>
        </w:rPr>
      </w:pPr>
    </w:p>
    <w:p w14:paraId="1304D200" w14:textId="77777777" w:rsidR="00B07F2A" w:rsidRPr="00F8192F" w:rsidRDefault="00B07F2A" w:rsidP="00B07F2A">
      <w:pPr>
        <w:spacing w:after="0" w:line="240" w:lineRule="auto"/>
        <w:jc w:val="center"/>
        <w:rPr>
          <w:rFonts w:eastAsia="Times New Roman"/>
          <w:b/>
          <w:bCs/>
          <w:szCs w:val="24"/>
          <w:lang w:val="id-ID"/>
        </w:rPr>
      </w:pPr>
      <w:r w:rsidRPr="00E627A4">
        <w:rPr>
          <w:rFonts w:eastAsia="Times New Roman"/>
          <w:b/>
          <w:bCs/>
          <w:szCs w:val="24"/>
        </w:rPr>
        <w:t xml:space="preserve">FAKULTAS </w:t>
      </w:r>
      <w:r>
        <w:rPr>
          <w:rFonts w:eastAsia="Times New Roman"/>
          <w:b/>
          <w:bCs/>
          <w:szCs w:val="24"/>
          <w:lang w:val="id-ID"/>
        </w:rPr>
        <w:t>..................................</w:t>
      </w:r>
    </w:p>
    <w:p w14:paraId="3AF91514" w14:textId="77777777" w:rsidR="00B07F2A" w:rsidRPr="00F8192F" w:rsidRDefault="00B07F2A" w:rsidP="00B07F2A">
      <w:pPr>
        <w:spacing w:after="0" w:line="240" w:lineRule="auto"/>
        <w:jc w:val="center"/>
        <w:rPr>
          <w:rFonts w:eastAsia="Times New Roman"/>
          <w:b/>
          <w:bCs/>
          <w:szCs w:val="24"/>
          <w:lang w:val="id-ID"/>
        </w:rPr>
      </w:pPr>
      <w:r>
        <w:rPr>
          <w:rFonts w:eastAsia="Times New Roman"/>
          <w:b/>
          <w:bCs/>
          <w:szCs w:val="24"/>
        </w:rPr>
        <w:t>PROGRAM STUDI …………………</w:t>
      </w:r>
    </w:p>
    <w:p w14:paraId="00AA7A42" w14:textId="77777777" w:rsidR="00B07F2A" w:rsidRPr="00E627A4" w:rsidRDefault="00B07F2A" w:rsidP="00B07F2A">
      <w:pPr>
        <w:spacing w:after="0" w:line="240" w:lineRule="auto"/>
        <w:jc w:val="center"/>
        <w:rPr>
          <w:rFonts w:eastAsia="Times New Roman"/>
          <w:b/>
          <w:bCs/>
          <w:szCs w:val="24"/>
        </w:rPr>
      </w:pPr>
      <w:r w:rsidRPr="00E627A4">
        <w:rPr>
          <w:rFonts w:eastAsia="Times New Roman"/>
          <w:b/>
          <w:bCs/>
          <w:szCs w:val="24"/>
        </w:rPr>
        <w:t>DEPOK</w:t>
      </w:r>
      <w:r>
        <w:rPr>
          <w:rFonts w:eastAsia="Times New Roman"/>
          <w:b/>
          <w:bCs/>
          <w:szCs w:val="24"/>
        </w:rPr>
        <w:t>/ JAKARTA</w:t>
      </w:r>
    </w:p>
    <w:p w14:paraId="7002444B" w14:textId="35862EDB" w:rsidR="00EA37AA" w:rsidRDefault="00B07F2A" w:rsidP="00B07F2A">
      <w:pPr>
        <w:spacing w:after="0" w:line="240" w:lineRule="auto"/>
        <w:jc w:val="center"/>
        <w:rPr>
          <w:rFonts w:eastAsia="Times New Roman"/>
          <w:b/>
          <w:bCs/>
          <w:szCs w:val="24"/>
        </w:rPr>
      </w:pPr>
      <w:r>
        <w:rPr>
          <w:rFonts w:eastAsia="Times New Roman"/>
          <w:b/>
          <w:bCs/>
          <w:szCs w:val="24"/>
        </w:rPr>
        <w:t xml:space="preserve">BULAN TAHUN </w:t>
      </w:r>
      <w:r w:rsidR="00EA37AA">
        <w:rPr>
          <w:rFonts w:eastAsia="Times New Roman"/>
          <w:b/>
          <w:bCs/>
          <w:szCs w:val="24"/>
        </w:rPr>
        <w:br w:type="page"/>
      </w:r>
    </w:p>
    <w:p w14:paraId="4733BC30" w14:textId="77777777" w:rsidR="00370238" w:rsidRPr="00FB41A4" w:rsidRDefault="00370238" w:rsidP="00301502">
      <w:pPr>
        <w:pStyle w:val="Heading1"/>
        <w:numPr>
          <w:ilvl w:val="0"/>
          <w:numId w:val="0"/>
        </w:numPr>
        <w:rPr>
          <w:lang w:val="id-ID"/>
        </w:rPr>
      </w:pPr>
      <w:bookmarkStart w:id="0" w:name="_Toc474769597"/>
      <w:bookmarkStart w:id="1" w:name="_Toc209523344"/>
      <w:r w:rsidRPr="00FB41A4">
        <w:rPr>
          <w:lang w:val="id-ID"/>
        </w:rPr>
        <w:lastRenderedPageBreak/>
        <w:t>HALAMAN PERNYATAAN ORISINALITAS</w:t>
      </w:r>
      <w:bookmarkEnd w:id="0"/>
      <w:bookmarkEnd w:id="1"/>
    </w:p>
    <w:p w14:paraId="46242EB5" w14:textId="77777777" w:rsidR="00370238" w:rsidRDefault="00370238" w:rsidP="00370238">
      <w:pPr>
        <w:rPr>
          <w:lang w:val="id-ID"/>
        </w:rPr>
      </w:pPr>
    </w:p>
    <w:p w14:paraId="7520A5A0"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Skripsi/Tesis/Disertasi ini adalah hasil karya saya sendiri,</w:t>
      </w:r>
    </w:p>
    <w:p w14:paraId="007EDD18"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dan semua sumber baik yang dikutip maupun dirujuk</w:t>
      </w:r>
    </w:p>
    <w:p w14:paraId="1DF49FD6" w14:textId="77777777" w:rsidR="00370238" w:rsidRDefault="00370238" w:rsidP="00370238">
      <w:pPr>
        <w:autoSpaceDE w:val="0"/>
        <w:autoSpaceDN w:val="0"/>
        <w:adjustRightInd w:val="0"/>
        <w:spacing w:after="0" w:line="480" w:lineRule="auto"/>
        <w:jc w:val="center"/>
        <w:rPr>
          <w:b/>
          <w:bCs/>
          <w:szCs w:val="24"/>
          <w:lang w:val="id-ID"/>
        </w:rPr>
      </w:pPr>
      <w:r w:rsidRPr="006F6AF0">
        <w:rPr>
          <w:b/>
          <w:bCs/>
          <w:szCs w:val="24"/>
          <w:lang w:val="id-ID"/>
        </w:rPr>
        <w:t>telah saya nyatakan dengan benar.</w:t>
      </w:r>
    </w:p>
    <w:p w14:paraId="4CA49E79" w14:textId="77777777" w:rsidR="00370238" w:rsidRDefault="00370238" w:rsidP="00370238">
      <w:pPr>
        <w:autoSpaceDE w:val="0"/>
        <w:autoSpaceDN w:val="0"/>
        <w:adjustRightInd w:val="0"/>
        <w:spacing w:after="0" w:line="480" w:lineRule="auto"/>
        <w:jc w:val="center"/>
        <w:rPr>
          <w:b/>
          <w:bCs/>
          <w:szCs w:val="24"/>
          <w:lang w:val="id-ID"/>
        </w:rPr>
      </w:pPr>
    </w:p>
    <w:p w14:paraId="6260631B" w14:textId="77777777" w:rsidR="00370238" w:rsidRDefault="00370238" w:rsidP="00370238">
      <w:pPr>
        <w:autoSpaceDE w:val="0"/>
        <w:autoSpaceDN w:val="0"/>
        <w:adjustRightInd w:val="0"/>
        <w:spacing w:after="0" w:line="480" w:lineRule="auto"/>
        <w:jc w:val="center"/>
        <w:rPr>
          <w:b/>
          <w:bCs/>
          <w:szCs w:val="24"/>
          <w:lang w:val="id-ID"/>
        </w:rPr>
      </w:pPr>
    </w:p>
    <w:p w14:paraId="26C6EE8F" w14:textId="77777777" w:rsidR="00370238" w:rsidRDefault="00370238" w:rsidP="00370238">
      <w:pPr>
        <w:autoSpaceDE w:val="0"/>
        <w:autoSpaceDN w:val="0"/>
        <w:adjustRightInd w:val="0"/>
        <w:spacing w:after="0" w:line="480" w:lineRule="auto"/>
        <w:jc w:val="center"/>
        <w:rPr>
          <w:b/>
          <w:bCs/>
          <w:szCs w:val="24"/>
          <w:lang w:val="id-ID"/>
        </w:rPr>
      </w:pPr>
    </w:p>
    <w:p w14:paraId="38BA9F12" w14:textId="77777777" w:rsidR="00370238" w:rsidRPr="006F6AF0" w:rsidRDefault="00370238" w:rsidP="00370238">
      <w:pPr>
        <w:autoSpaceDE w:val="0"/>
        <w:autoSpaceDN w:val="0"/>
        <w:adjustRightInd w:val="0"/>
        <w:spacing w:after="0" w:line="480" w:lineRule="auto"/>
        <w:jc w:val="center"/>
        <w:rPr>
          <w:b/>
          <w:bCs/>
          <w:szCs w:val="24"/>
          <w:lang w:val="id-ID"/>
        </w:rPr>
      </w:pPr>
    </w:p>
    <w:p w14:paraId="6A753513"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ama </w:t>
      </w:r>
      <w:r>
        <w:rPr>
          <w:b/>
          <w:bCs/>
          <w:sz w:val="23"/>
          <w:szCs w:val="23"/>
          <w:lang w:val="id-ID"/>
        </w:rPr>
        <w:tab/>
      </w:r>
      <w:r>
        <w:rPr>
          <w:b/>
          <w:bCs/>
          <w:sz w:val="23"/>
          <w:szCs w:val="23"/>
          <w:lang w:val="id-ID"/>
        </w:rPr>
        <w:tab/>
      </w:r>
      <w:r>
        <w:rPr>
          <w:b/>
          <w:bCs/>
          <w:sz w:val="23"/>
          <w:szCs w:val="23"/>
          <w:lang w:val="id-ID"/>
        </w:rPr>
        <w:tab/>
        <w:t>: ...............................</w:t>
      </w:r>
    </w:p>
    <w:p w14:paraId="2D821B4E"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PM </w:t>
      </w:r>
      <w:r>
        <w:rPr>
          <w:b/>
          <w:bCs/>
          <w:sz w:val="23"/>
          <w:szCs w:val="23"/>
          <w:lang w:val="id-ID"/>
        </w:rPr>
        <w:tab/>
      </w:r>
      <w:r>
        <w:rPr>
          <w:b/>
          <w:bCs/>
          <w:sz w:val="23"/>
          <w:szCs w:val="23"/>
          <w:lang w:val="id-ID"/>
        </w:rPr>
        <w:tab/>
      </w:r>
      <w:r>
        <w:rPr>
          <w:b/>
          <w:bCs/>
          <w:sz w:val="23"/>
          <w:szCs w:val="23"/>
          <w:lang w:val="id-ID"/>
        </w:rPr>
        <w:tab/>
        <w:t>: ...............................</w:t>
      </w:r>
    </w:p>
    <w:p w14:paraId="735E4D69" w14:textId="77777777" w:rsidR="00370238" w:rsidRDefault="00370238" w:rsidP="00370238">
      <w:pPr>
        <w:autoSpaceDE w:val="0"/>
        <w:autoSpaceDN w:val="0"/>
        <w:adjustRightInd w:val="0"/>
        <w:spacing w:after="0" w:line="240" w:lineRule="auto"/>
        <w:jc w:val="center"/>
        <w:rPr>
          <w:b/>
          <w:bCs/>
          <w:sz w:val="23"/>
          <w:szCs w:val="23"/>
          <w:lang w:val="id-ID"/>
        </w:rPr>
      </w:pPr>
    </w:p>
    <w:p w14:paraId="03CC9954" w14:textId="1CDDF728"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Tanda Tangan </w:t>
      </w:r>
      <w:r>
        <w:rPr>
          <w:b/>
          <w:bCs/>
          <w:sz w:val="23"/>
          <w:szCs w:val="23"/>
          <w:lang w:val="id-ID"/>
        </w:rPr>
        <w:tab/>
      </w:r>
    </w:p>
    <w:p w14:paraId="4DAA3BC7" w14:textId="77777777" w:rsidR="00B07F2A" w:rsidRDefault="00B07F2A" w:rsidP="00370238">
      <w:pPr>
        <w:autoSpaceDE w:val="0"/>
        <w:autoSpaceDN w:val="0"/>
        <w:adjustRightInd w:val="0"/>
        <w:spacing w:after="0" w:line="240" w:lineRule="auto"/>
        <w:jc w:val="center"/>
        <w:rPr>
          <w:b/>
          <w:bCs/>
          <w:sz w:val="23"/>
          <w:szCs w:val="23"/>
          <w:lang w:val="id-ID"/>
        </w:rPr>
      </w:pPr>
    </w:p>
    <w:p w14:paraId="7DA7C9A1" w14:textId="77777777" w:rsidR="00B07F2A" w:rsidRDefault="00B07F2A" w:rsidP="00370238">
      <w:pPr>
        <w:autoSpaceDE w:val="0"/>
        <w:autoSpaceDN w:val="0"/>
        <w:adjustRightInd w:val="0"/>
        <w:spacing w:after="0" w:line="240" w:lineRule="auto"/>
        <w:jc w:val="center"/>
        <w:rPr>
          <w:b/>
          <w:bCs/>
          <w:sz w:val="23"/>
          <w:szCs w:val="23"/>
          <w:lang w:val="id-ID"/>
        </w:rPr>
      </w:pPr>
    </w:p>
    <w:p w14:paraId="7AB39B64" w14:textId="77777777" w:rsidR="00B07F2A" w:rsidRDefault="00B07F2A" w:rsidP="00370238">
      <w:pPr>
        <w:autoSpaceDE w:val="0"/>
        <w:autoSpaceDN w:val="0"/>
        <w:adjustRightInd w:val="0"/>
        <w:spacing w:after="0" w:line="240" w:lineRule="auto"/>
        <w:jc w:val="center"/>
        <w:rPr>
          <w:b/>
          <w:bCs/>
          <w:sz w:val="23"/>
          <w:szCs w:val="23"/>
          <w:lang w:val="id-ID"/>
        </w:rPr>
      </w:pPr>
    </w:p>
    <w:p w14:paraId="2F7B2580" w14:textId="77777777" w:rsidR="00B07F2A" w:rsidRDefault="00B07F2A" w:rsidP="00370238">
      <w:pPr>
        <w:autoSpaceDE w:val="0"/>
        <w:autoSpaceDN w:val="0"/>
        <w:adjustRightInd w:val="0"/>
        <w:spacing w:after="0" w:line="240" w:lineRule="auto"/>
        <w:jc w:val="center"/>
        <w:rPr>
          <w:b/>
          <w:bCs/>
          <w:sz w:val="23"/>
          <w:szCs w:val="23"/>
          <w:lang w:val="id-ID"/>
        </w:rPr>
      </w:pPr>
    </w:p>
    <w:p w14:paraId="003C1AD4" w14:textId="77777777" w:rsidR="00B07F2A" w:rsidRDefault="00B07F2A" w:rsidP="00370238">
      <w:pPr>
        <w:autoSpaceDE w:val="0"/>
        <w:autoSpaceDN w:val="0"/>
        <w:adjustRightInd w:val="0"/>
        <w:spacing w:after="0" w:line="240" w:lineRule="auto"/>
        <w:jc w:val="center"/>
        <w:rPr>
          <w:b/>
          <w:bCs/>
          <w:sz w:val="23"/>
          <w:szCs w:val="23"/>
          <w:lang w:val="id-ID"/>
        </w:rPr>
      </w:pPr>
    </w:p>
    <w:p w14:paraId="1A2AB54A" w14:textId="104007BC" w:rsidR="00B07F2A" w:rsidRDefault="00B07F2A" w:rsidP="00B07F2A">
      <w:pPr>
        <w:autoSpaceDE w:val="0"/>
        <w:autoSpaceDN w:val="0"/>
        <w:adjustRightInd w:val="0"/>
        <w:spacing w:after="0" w:line="240" w:lineRule="auto"/>
        <w:jc w:val="center"/>
        <w:rPr>
          <w:b/>
          <w:bCs/>
          <w:sz w:val="23"/>
          <w:szCs w:val="23"/>
          <w:lang w:val="id-ID"/>
        </w:rPr>
      </w:pPr>
      <w:r>
        <w:rPr>
          <w:b/>
          <w:bCs/>
          <w:sz w:val="23"/>
          <w:szCs w:val="23"/>
          <w:lang w:val="id-ID"/>
        </w:rPr>
        <w:t>Tanggal</w:t>
      </w:r>
      <w:r>
        <w:rPr>
          <w:b/>
          <w:bCs/>
          <w:sz w:val="23"/>
          <w:szCs w:val="23"/>
          <w:lang w:val="id-ID"/>
        </w:rPr>
        <w:tab/>
      </w:r>
      <w:r>
        <w:rPr>
          <w:b/>
          <w:bCs/>
          <w:sz w:val="23"/>
          <w:szCs w:val="23"/>
          <w:lang w:val="id-ID"/>
        </w:rPr>
        <w:tab/>
        <w:t>: ...............................</w:t>
      </w:r>
    </w:p>
    <w:p w14:paraId="75A6C6EF" w14:textId="77777777" w:rsidR="00B07F2A" w:rsidRDefault="00B07F2A" w:rsidP="00370238">
      <w:pPr>
        <w:autoSpaceDE w:val="0"/>
        <w:autoSpaceDN w:val="0"/>
        <w:adjustRightInd w:val="0"/>
        <w:spacing w:after="0" w:line="240" w:lineRule="auto"/>
        <w:jc w:val="center"/>
        <w:rPr>
          <w:b/>
          <w:bCs/>
          <w:sz w:val="23"/>
          <w:szCs w:val="23"/>
          <w:lang w:val="id-ID"/>
        </w:rPr>
      </w:pPr>
    </w:p>
    <w:p w14:paraId="7679EC43" w14:textId="77777777" w:rsidR="00B07F2A" w:rsidRDefault="00B07F2A" w:rsidP="00370238">
      <w:pPr>
        <w:autoSpaceDE w:val="0"/>
        <w:autoSpaceDN w:val="0"/>
        <w:adjustRightInd w:val="0"/>
        <w:spacing w:after="0" w:line="240" w:lineRule="auto"/>
        <w:jc w:val="center"/>
        <w:rPr>
          <w:b/>
          <w:bCs/>
          <w:sz w:val="23"/>
          <w:szCs w:val="23"/>
          <w:lang w:val="id-ID"/>
        </w:rPr>
      </w:pPr>
    </w:p>
    <w:p w14:paraId="776BFCD9" w14:textId="77777777" w:rsidR="00B07F2A" w:rsidRDefault="00B07F2A" w:rsidP="00370238">
      <w:pPr>
        <w:autoSpaceDE w:val="0"/>
        <w:autoSpaceDN w:val="0"/>
        <w:adjustRightInd w:val="0"/>
        <w:spacing w:after="0" w:line="240" w:lineRule="auto"/>
        <w:jc w:val="center"/>
        <w:rPr>
          <w:b/>
          <w:bCs/>
          <w:sz w:val="23"/>
          <w:szCs w:val="23"/>
          <w:lang w:val="id-ID"/>
        </w:rPr>
      </w:pPr>
    </w:p>
    <w:p w14:paraId="3C97BE8A" w14:textId="77777777" w:rsidR="00B07F2A" w:rsidRDefault="00B07F2A" w:rsidP="00370238">
      <w:pPr>
        <w:autoSpaceDE w:val="0"/>
        <w:autoSpaceDN w:val="0"/>
        <w:adjustRightInd w:val="0"/>
        <w:spacing w:after="0" w:line="240" w:lineRule="auto"/>
        <w:jc w:val="center"/>
        <w:rPr>
          <w:b/>
          <w:bCs/>
          <w:sz w:val="23"/>
          <w:szCs w:val="23"/>
          <w:lang w:val="id-ID"/>
        </w:rPr>
      </w:pPr>
    </w:p>
    <w:p w14:paraId="5B22D972" w14:textId="77777777" w:rsidR="00370238" w:rsidRDefault="00370238" w:rsidP="00370238">
      <w:pPr>
        <w:autoSpaceDE w:val="0"/>
        <w:autoSpaceDN w:val="0"/>
        <w:adjustRightInd w:val="0"/>
        <w:spacing w:after="0" w:line="240" w:lineRule="auto"/>
        <w:jc w:val="center"/>
        <w:rPr>
          <w:b/>
          <w:bCs/>
          <w:sz w:val="23"/>
          <w:szCs w:val="23"/>
          <w:lang w:val="id-ID"/>
        </w:rPr>
      </w:pPr>
    </w:p>
    <w:p w14:paraId="1B5CD78F" w14:textId="23181980" w:rsidR="00370238" w:rsidRDefault="00370238" w:rsidP="00B07F2A">
      <w:pPr>
        <w:autoSpaceDE w:val="0"/>
        <w:autoSpaceDN w:val="0"/>
        <w:adjustRightInd w:val="0"/>
        <w:spacing w:after="0" w:line="240" w:lineRule="auto"/>
        <w:ind w:left="1440"/>
        <w:rPr>
          <w:lang w:val="id-ID"/>
        </w:rPr>
      </w:pPr>
      <w:r>
        <w:rPr>
          <w:b/>
          <w:bCs/>
          <w:sz w:val="23"/>
          <w:szCs w:val="23"/>
          <w:lang w:val="id-ID"/>
        </w:rPr>
        <w:t xml:space="preserve">   </w:t>
      </w:r>
    </w:p>
    <w:p w14:paraId="53C64CC2" w14:textId="77777777" w:rsidR="00370238" w:rsidRDefault="00370238" w:rsidP="00370238">
      <w:pPr>
        <w:rPr>
          <w:lang w:val="id-ID"/>
        </w:rPr>
      </w:pPr>
    </w:p>
    <w:p w14:paraId="797B9713" w14:textId="77777777" w:rsidR="00370238" w:rsidRDefault="00370238" w:rsidP="00370238">
      <w:pPr>
        <w:rPr>
          <w:lang w:val="id-ID"/>
        </w:rPr>
      </w:pPr>
    </w:p>
    <w:p w14:paraId="155FA3A0" w14:textId="77777777" w:rsidR="00370238" w:rsidRDefault="00370238" w:rsidP="00370238">
      <w:pPr>
        <w:rPr>
          <w:lang w:val="id-ID"/>
        </w:rPr>
      </w:pPr>
    </w:p>
    <w:p w14:paraId="1114DE03" w14:textId="77777777" w:rsidR="00370238" w:rsidRDefault="00370238" w:rsidP="00370238">
      <w:pPr>
        <w:rPr>
          <w:lang w:val="id-ID"/>
        </w:rPr>
      </w:pPr>
    </w:p>
    <w:p w14:paraId="6895C4FF" w14:textId="77777777" w:rsidR="00370238" w:rsidRDefault="00370238" w:rsidP="00370238">
      <w:pPr>
        <w:rPr>
          <w:lang w:val="id-ID"/>
        </w:rPr>
      </w:pPr>
    </w:p>
    <w:p w14:paraId="54B35569" w14:textId="77777777" w:rsidR="00370238" w:rsidRDefault="00370238" w:rsidP="00370238">
      <w:pPr>
        <w:rPr>
          <w:lang w:val="id-ID"/>
        </w:rPr>
      </w:pPr>
    </w:p>
    <w:p w14:paraId="4F331305" w14:textId="77777777" w:rsidR="00FB41A4" w:rsidRDefault="00FB41A4" w:rsidP="00370238">
      <w:pPr>
        <w:pStyle w:val="Heading1"/>
        <w:rPr>
          <w:sz w:val="28"/>
          <w:szCs w:val="28"/>
          <w:lang w:val="id-ID"/>
        </w:rPr>
      </w:pPr>
      <w:bookmarkStart w:id="2" w:name="_Toc474769598"/>
      <w:r>
        <w:rPr>
          <w:sz w:val="28"/>
          <w:szCs w:val="28"/>
          <w:lang w:val="id-ID"/>
        </w:rPr>
        <w:br w:type="page"/>
      </w:r>
    </w:p>
    <w:p w14:paraId="7EE070C3" w14:textId="6091A9FC" w:rsidR="00370238" w:rsidRPr="00FB41A4" w:rsidRDefault="00370238" w:rsidP="00301502">
      <w:pPr>
        <w:pStyle w:val="Heading1"/>
        <w:numPr>
          <w:ilvl w:val="0"/>
          <w:numId w:val="0"/>
        </w:numPr>
        <w:rPr>
          <w:lang w:val="id-ID"/>
        </w:rPr>
      </w:pPr>
      <w:bookmarkStart w:id="3" w:name="_Toc209523345"/>
      <w:r w:rsidRPr="00FB41A4">
        <w:rPr>
          <w:lang w:val="id-ID"/>
        </w:rPr>
        <w:lastRenderedPageBreak/>
        <w:t>HALAMAN PENGESAHAN</w:t>
      </w:r>
      <w:bookmarkEnd w:id="2"/>
      <w:bookmarkEnd w:id="3"/>
    </w:p>
    <w:p w14:paraId="0352DDF5" w14:textId="77777777" w:rsidR="00370238" w:rsidRDefault="00370238" w:rsidP="00370238">
      <w:pPr>
        <w:rPr>
          <w:lang w:val="id-ID"/>
        </w:rPr>
      </w:pPr>
    </w:p>
    <w:p w14:paraId="1D19AFE3" w14:textId="2A96738F"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Skripsi</w:t>
      </w:r>
      <w:r w:rsidR="00BE17ED">
        <w:rPr>
          <w:szCs w:val="24"/>
          <w:lang w:val="id-ID"/>
        </w:rPr>
        <w:t>/Tesis/Disertasi</w:t>
      </w:r>
      <w:r w:rsidRPr="006F6AF0">
        <w:rPr>
          <w:szCs w:val="24"/>
          <w:lang w:val="id-ID"/>
        </w:rPr>
        <w:t xml:space="preserve"> ini diajukan oleh </w:t>
      </w:r>
      <w:r>
        <w:rPr>
          <w:szCs w:val="24"/>
          <w:lang w:val="id-ID"/>
        </w:rPr>
        <w:tab/>
      </w:r>
      <w:r w:rsidRPr="006F6AF0">
        <w:rPr>
          <w:szCs w:val="24"/>
          <w:lang w:val="id-ID"/>
        </w:rPr>
        <w:t>:</w:t>
      </w:r>
    </w:p>
    <w:p w14:paraId="7D7D4D90"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ama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4B1583B3"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PM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136A4392"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Program Studi </w:t>
      </w:r>
      <w:r>
        <w:rPr>
          <w:szCs w:val="24"/>
          <w:lang w:val="id-ID"/>
        </w:rPr>
        <w:tab/>
      </w:r>
      <w:r>
        <w:rPr>
          <w:szCs w:val="24"/>
          <w:lang w:val="id-ID"/>
        </w:rPr>
        <w:tab/>
      </w:r>
      <w:r w:rsidRPr="006F6AF0">
        <w:rPr>
          <w:szCs w:val="24"/>
          <w:lang w:val="id-ID"/>
        </w:rPr>
        <w:t>:</w:t>
      </w:r>
    </w:p>
    <w:p w14:paraId="6EAEEDD6" w14:textId="07EE38B4" w:rsidR="00370238" w:rsidRDefault="00370238" w:rsidP="00370238">
      <w:pPr>
        <w:rPr>
          <w:szCs w:val="24"/>
          <w:lang w:val="id-ID"/>
        </w:rPr>
      </w:pPr>
      <w:r w:rsidRPr="006F6AF0">
        <w:rPr>
          <w:szCs w:val="24"/>
          <w:lang w:val="id-ID"/>
        </w:rPr>
        <w:t>Judul Skripsi</w:t>
      </w:r>
      <w:r w:rsidR="00BE17ED">
        <w:rPr>
          <w:szCs w:val="24"/>
          <w:lang w:val="id-ID"/>
        </w:rPr>
        <w:t>/Tesis/Disertasi</w:t>
      </w:r>
      <w:r>
        <w:rPr>
          <w:szCs w:val="24"/>
          <w:lang w:val="id-ID"/>
        </w:rPr>
        <w:tab/>
      </w:r>
      <w:r w:rsidRPr="006F6AF0">
        <w:rPr>
          <w:szCs w:val="24"/>
          <w:lang w:val="id-ID"/>
        </w:rPr>
        <w:t>:</w:t>
      </w:r>
    </w:p>
    <w:p w14:paraId="47E7149E" w14:textId="77777777" w:rsidR="00370238" w:rsidRDefault="00370238" w:rsidP="00370238">
      <w:pPr>
        <w:rPr>
          <w:szCs w:val="24"/>
          <w:lang w:val="id-ID"/>
        </w:rPr>
      </w:pPr>
    </w:p>
    <w:p w14:paraId="5BA38B55" w14:textId="382069FF" w:rsidR="00370238" w:rsidRPr="00CB1EC7" w:rsidRDefault="00370238" w:rsidP="00370238">
      <w:pPr>
        <w:autoSpaceDE w:val="0"/>
        <w:autoSpaceDN w:val="0"/>
        <w:adjustRightInd w:val="0"/>
        <w:spacing w:after="0" w:line="240" w:lineRule="auto"/>
        <w:jc w:val="left"/>
        <w:rPr>
          <w:szCs w:val="24"/>
          <w:lang w:val="id-ID"/>
        </w:rPr>
      </w:pPr>
      <w:r w:rsidRPr="00CB1EC7">
        <w:rPr>
          <w:b/>
          <w:bCs/>
          <w:szCs w:val="24"/>
          <w:lang w:val="id-ID"/>
        </w:rPr>
        <w:t>Telah berhasil dipertahankan di hadapan Dewan Penguji dan diterima sebagai</w:t>
      </w:r>
      <w:r w:rsidR="00BE17ED">
        <w:rPr>
          <w:b/>
          <w:bCs/>
          <w:szCs w:val="24"/>
          <w:lang w:val="id-ID"/>
        </w:rPr>
        <w:t xml:space="preserve"> </w:t>
      </w:r>
      <w:r w:rsidRPr="00CB1EC7">
        <w:rPr>
          <w:b/>
          <w:bCs/>
          <w:szCs w:val="24"/>
          <w:lang w:val="id-ID"/>
        </w:rPr>
        <w:t xml:space="preserve">bagian persyaratan yang diperlukan untuk memperoleh gelar </w:t>
      </w:r>
      <w:r>
        <w:rPr>
          <w:b/>
          <w:bCs/>
          <w:szCs w:val="24"/>
          <w:lang w:val="id-ID"/>
        </w:rPr>
        <w:t xml:space="preserve">Sarjana / </w:t>
      </w:r>
      <w:r w:rsidRPr="00CB1EC7">
        <w:rPr>
          <w:b/>
          <w:bCs/>
          <w:szCs w:val="24"/>
          <w:lang w:val="id-ID"/>
        </w:rPr>
        <w:t>Magister</w:t>
      </w:r>
      <w:r w:rsidR="00BE17ED">
        <w:rPr>
          <w:b/>
          <w:bCs/>
          <w:szCs w:val="24"/>
          <w:lang w:val="id-ID"/>
        </w:rPr>
        <w:t>/ Doktor</w:t>
      </w:r>
      <w:r w:rsidRPr="00CB1EC7">
        <w:rPr>
          <w:b/>
          <w:bCs/>
          <w:szCs w:val="24"/>
          <w:lang w:val="id-ID"/>
        </w:rPr>
        <w:t>............................. pada Program Studi .........................</w:t>
      </w:r>
      <w:r>
        <w:rPr>
          <w:b/>
          <w:bCs/>
          <w:szCs w:val="24"/>
          <w:lang w:val="id-ID"/>
        </w:rPr>
        <w:t>............................</w:t>
      </w:r>
      <w:r w:rsidRPr="00CB1EC7">
        <w:rPr>
          <w:b/>
          <w:bCs/>
          <w:szCs w:val="24"/>
          <w:lang w:val="id-ID"/>
        </w:rPr>
        <w:t>.,</w:t>
      </w:r>
      <w:r>
        <w:rPr>
          <w:b/>
          <w:bCs/>
          <w:szCs w:val="24"/>
          <w:lang w:val="id-ID"/>
        </w:rPr>
        <w:t xml:space="preserve"> </w:t>
      </w:r>
      <w:r w:rsidRPr="00CB1EC7">
        <w:rPr>
          <w:b/>
          <w:bCs/>
          <w:szCs w:val="24"/>
          <w:lang w:val="id-ID"/>
        </w:rPr>
        <w:t xml:space="preserve">Fakultas </w:t>
      </w:r>
      <w:r w:rsidR="00BE17ED">
        <w:rPr>
          <w:b/>
          <w:bCs/>
          <w:szCs w:val="24"/>
          <w:lang w:val="id-ID"/>
        </w:rPr>
        <w:t>.........................................</w:t>
      </w:r>
      <w:r w:rsidRPr="00CB1EC7">
        <w:rPr>
          <w:b/>
          <w:bCs/>
          <w:szCs w:val="24"/>
          <w:lang w:val="id-ID"/>
        </w:rPr>
        <w:t>, Universitas Indonesia.</w:t>
      </w:r>
    </w:p>
    <w:p w14:paraId="2C252FCB" w14:textId="77777777" w:rsidR="00370238" w:rsidRDefault="00370238" w:rsidP="00370238">
      <w:pPr>
        <w:rPr>
          <w:lang w:val="id-ID"/>
        </w:rPr>
      </w:pPr>
    </w:p>
    <w:p w14:paraId="29A75883" w14:textId="77777777" w:rsidR="00370238" w:rsidRDefault="00370238" w:rsidP="00370238">
      <w:pPr>
        <w:rPr>
          <w:lang w:val="id-ID"/>
        </w:rPr>
      </w:pPr>
    </w:p>
    <w:p w14:paraId="13FB644C" w14:textId="77777777" w:rsidR="00370238" w:rsidRDefault="00370238" w:rsidP="00370238">
      <w:pPr>
        <w:autoSpaceDE w:val="0"/>
        <w:autoSpaceDN w:val="0"/>
        <w:adjustRightInd w:val="0"/>
        <w:spacing w:after="120" w:line="480" w:lineRule="auto"/>
        <w:jc w:val="left"/>
        <w:rPr>
          <w:b/>
          <w:bCs/>
          <w:sz w:val="23"/>
          <w:szCs w:val="23"/>
          <w:lang w:val="id-ID"/>
        </w:rPr>
      </w:pPr>
      <w:r>
        <w:rPr>
          <w:b/>
          <w:bCs/>
          <w:sz w:val="23"/>
          <w:szCs w:val="23"/>
          <w:lang w:val="id-ID"/>
        </w:rPr>
        <w:t>DEWAN PENGUJI</w:t>
      </w:r>
    </w:p>
    <w:p w14:paraId="2E436EC2" w14:textId="590204A4"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w:t>
      </w:r>
    </w:p>
    <w:p w14:paraId="6BFCD653" w14:textId="3D78EAB5"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 .........)</w:t>
      </w:r>
    </w:p>
    <w:p w14:paraId="5DB723CA" w14:textId="62D10781"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55E4DD1D" w14:textId="0819D355" w:rsidR="00370238" w:rsidRDefault="00370238" w:rsidP="00370238">
      <w:pPr>
        <w:spacing w:after="120" w:line="480" w:lineRule="auto"/>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48038E7B" w14:textId="77777777" w:rsidR="00370238" w:rsidRDefault="00370238" w:rsidP="00370238">
      <w:pPr>
        <w:spacing w:after="120" w:line="480" w:lineRule="auto"/>
        <w:rPr>
          <w:sz w:val="23"/>
          <w:szCs w:val="23"/>
          <w:lang w:val="id-ID"/>
        </w:rPr>
      </w:pPr>
    </w:p>
    <w:p w14:paraId="4B7DE292" w14:textId="77777777" w:rsidR="00370238" w:rsidRDefault="00370238" w:rsidP="00370238">
      <w:pPr>
        <w:spacing w:after="120" w:line="480" w:lineRule="auto"/>
        <w:rPr>
          <w:sz w:val="23"/>
          <w:szCs w:val="23"/>
          <w:lang w:val="id-ID"/>
        </w:rPr>
      </w:pPr>
    </w:p>
    <w:p w14:paraId="3769C55E" w14:textId="77777777" w:rsidR="00370238" w:rsidRDefault="00370238" w:rsidP="00370238">
      <w:pPr>
        <w:spacing w:after="120" w:line="480" w:lineRule="auto"/>
        <w:rPr>
          <w:sz w:val="23"/>
          <w:szCs w:val="23"/>
          <w:lang w:val="id-ID"/>
        </w:rPr>
      </w:pPr>
    </w:p>
    <w:p w14:paraId="6FC5882E" w14:textId="77777777" w:rsidR="00370238" w:rsidRDefault="00370238" w:rsidP="00370238">
      <w:pPr>
        <w:autoSpaceDE w:val="0"/>
        <w:autoSpaceDN w:val="0"/>
        <w:adjustRightInd w:val="0"/>
        <w:spacing w:after="0" w:line="240" w:lineRule="auto"/>
        <w:jc w:val="left"/>
        <w:rPr>
          <w:sz w:val="23"/>
          <w:szCs w:val="23"/>
          <w:lang w:val="id-ID"/>
        </w:rPr>
      </w:pPr>
      <w:r>
        <w:rPr>
          <w:sz w:val="23"/>
          <w:szCs w:val="23"/>
          <w:lang w:val="id-ID"/>
        </w:rPr>
        <w:t>Ditetapkan di : ..........................</w:t>
      </w:r>
    </w:p>
    <w:p w14:paraId="08062F2C" w14:textId="77777777" w:rsidR="00370238" w:rsidRDefault="00370238" w:rsidP="00370238">
      <w:pPr>
        <w:spacing w:after="120" w:line="480" w:lineRule="auto"/>
        <w:rPr>
          <w:lang w:val="id-ID"/>
        </w:rPr>
      </w:pPr>
      <w:r>
        <w:rPr>
          <w:sz w:val="23"/>
          <w:szCs w:val="23"/>
          <w:lang w:val="id-ID"/>
        </w:rPr>
        <w:t>Tanggal : ..........................</w:t>
      </w:r>
    </w:p>
    <w:p w14:paraId="3A2700E3" w14:textId="77777777" w:rsidR="00FB41A4" w:rsidRDefault="00FB41A4" w:rsidP="00370238">
      <w:pPr>
        <w:pStyle w:val="Heading1"/>
        <w:rPr>
          <w:sz w:val="28"/>
          <w:szCs w:val="28"/>
          <w:lang w:val="id-ID"/>
        </w:rPr>
      </w:pPr>
      <w:r>
        <w:rPr>
          <w:sz w:val="28"/>
          <w:szCs w:val="28"/>
          <w:lang w:val="id-ID"/>
        </w:rPr>
        <w:br w:type="page"/>
      </w:r>
    </w:p>
    <w:p w14:paraId="704C522B" w14:textId="10AF3413" w:rsidR="00370238" w:rsidRPr="00FB41A4" w:rsidRDefault="009F65EB" w:rsidP="009F65EB">
      <w:pPr>
        <w:pStyle w:val="Heading1"/>
        <w:numPr>
          <w:ilvl w:val="0"/>
          <w:numId w:val="0"/>
        </w:numPr>
        <w:rPr>
          <w:lang w:val="id-ID"/>
        </w:rPr>
      </w:pPr>
      <w:bookmarkStart w:id="4" w:name="_Toc209523346"/>
      <w:r>
        <w:rPr>
          <w:lang w:val="id-ID"/>
        </w:rPr>
        <w:lastRenderedPageBreak/>
        <w:t xml:space="preserve">HALAMAN </w:t>
      </w:r>
      <w:r w:rsidR="00370238" w:rsidRPr="00FB41A4">
        <w:rPr>
          <w:lang w:val="id-ID"/>
        </w:rPr>
        <w:t>PERNYATAAN</w:t>
      </w:r>
      <w:bookmarkEnd w:id="4"/>
      <w:r>
        <w:rPr>
          <w:lang w:val="id-ID"/>
        </w:rPr>
        <w:t xml:space="preserve"> PENGGUNAAN KECERDASAN ARTIFISIAL</w:t>
      </w:r>
    </w:p>
    <w:p w14:paraId="3AF93BC0" w14:textId="77777777" w:rsidR="00370238" w:rsidRDefault="00370238" w:rsidP="00370238">
      <w:pPr>
        <w:rPr>
          <w:lang w:val="id-ID"/>
        </w:rPr>
      </w:pPr>
    </w:p>
    <w:p w14:paraId="52DBC944" w14:textId="77777777" w:rsidR="00FD43AF" w:rsidRDefault="00FD43AF" w:rsidP="009F65EB">
      <w:pPr>
        <w:spacing w:after="120" w:line="480" w:lineRule="auto"/>
        <w:ind w:right="-46"/>
        <w:jc w:val="center"/>
        <w:rPr>
          <w:b/>
          <w:color w:val="000000"/>
        </w:rPr>
      </w:pPr>
    </w:p>
    <w:p w14:paraId="29745298" w14:textId="6145EE82" w:rsidR="009F65EB" w:rsidRDefault="009F65EB" w:rsidP="009F65EB">
      <w:pPr>
        <w:spacing w:after="120" w:line="480" w:lineRule="auto"/>
        <w:ind w:right="-46"/>
        <w:jc w:val="center"/>
      </w:pPr>
      <w:r>
        <w:rPr>
          <w:b/>
          <w:color w:val="000000"/>
        </w:rPr>
        <w:t>Saya menyatakan bahwa dalam penyusunan Tugas Akhir ini, saya tidak menggunakan teknologi Kecerdasan Buatan dalam bentuk apa pun.</w:t>
      </w:r>
    </w:p>
    <w:p w14:paraId="6E914943" w14:textId="77777777" w:rsidR="009F65EB" w:rsidRDefault="009F65EB" w:rsidP="009F65EB">
      <w:pPr>
        <w:spacing w:after="120" w:line="480" w:lineRule="auto"/>
        <w:ind w:right="-46"/>
        <w:jc w:val="center"/>
      </w:pPr>
      <w:r>
        <w:rPr>
          <w:b/>
          <w:color w:val="000000"/>
        </w:rPr>
        <w:t>atau</w:t>
      </w:r>
    </w:p>
    <w:p w14:paraId="56B48A72" w14:textId="77777777" w:rsidR="009F65EB" w:rsidRDefault="009F65EB" w:rsidP="009F65EB">
      <w:pPr>
        <w:spacing w:after="120" w:line="480" w:lineRule="auto"/>
        <w:ind w:right="-46"/>
      </w:pPr>
      <w:r>
        <w:rPr>
          <w:b/>
          <w:color w:val="000000"/>
        </w:rPr>
        <w:t>Saya menyatakan bahwa dalam penyusunan Tugas Akhir ini, saya menggunakan teknologi Keceradasan Buatan dengan platform ______ untuk tujuan ________ (misal pemeriksaan dan perbaikan tata bahasa) dan ___________ dan saya bertanggung jawab penuh atas keakuratan, orisinalitas, dan integritas seluruh isi Tugas Akhir ini.</w:t>
      </w:r>
    </w:p>
    <w:p w14:paraId="67302209" w14:textId="77777777" w:rsidR="009F65EB" w:rsidRDefault="009F65EB" w:rsidP="009F65EB">
      <w:pPr>
        <w:spacing w:after="240" w:line="240" w:lineRule="auto"/>
        <w:jc w:val="left"/>
      </w:pPr>
    </w:p>
    <w:p w14:paraId="3C969F51" w14:textId="77777777" w:rsidR="009F65EB" w:rsidRDefault="009F65EB" w:rsidP="009F65EB">
      <w:pPr>
        <w:spacing w:after="120" w:line="480" w:lineRule="auto"/>
        <w:ind w:left="1701"/>
      </w:pPr>
      <w:r>
        <w:rPr>
          <w:b/>
          <w:color w:val="000000"/>
        </w:rPr>
        <w:t>Nama</w:t>
      </w:r>
      <w:r>
        <w:rPr>
          <w:b/>
          <w:color w:val="000000"/>
        </w:rPr>
        <w:tab/>
      </w:r>
      <w:r>
        <w:rPr>
          <w:b/>
          <w:color w:val="000000"/>
        </w:rPr>
        <w:tab/>
      </w:r>
      <w:r>
        <w:rPr>
          <w:b/>
          <w:color w:val="000000"/>
        </w:rPr>
        <w:tab/>
        <w:t>: ...............................</w:t>
      </w:r>
    </w:p>
    <w:p w14:paraId="796ABD6A" w14:textId="77777777" w:rsidR="009F65EB" w:rsidRDefault="009F65EB" w:rsidP="009F65EB">
      <w:pPr>
        <w:spacing w:after="120" w:line="480" w:lineRule="auto"/>
        <w:ind w:left="1701"/>
      </w:pPr>
      <w:r>
        <w:rPr>
          <w:b/>
          <w:color w:val="000000"/>
        </w:rPr>
        <w:t>NPM</w:t>
      </w:r>
      <w:r>
        <w:rPr>
          <w:b/>
          <w:color w:val="000000"/>
        </w:rPr>
        <w:tab/>
      </w:r>
      <w:r>
        <w:rPr>
          <w:b/>
          <w:color w:val="000000"/>
        </w:rPr>
        <w:tab/>
      </w:r>
      <w:r>
        <w:rPr>
          <w:b/>
          <w:color w:val="000000"/>
        </w:rPr>
        <w:tab/>
        <w:t>: ...............................</w:t>
      </w:r>
    </w:p>
    <w:p w14:paraId="0EF1874B" w14:textId="77777777" w:rsidR="009F65EB" w:rsidRDefault="009F65EB" w:rsidP="009F65EB">
      <w:pPr>
        <w:spacing w:after="120" w:line="480" w:lineRule="auto"/>
        <w:ind w:left="1701"/>
      </w:pPr>
      <w:r>
        <w:rPr>
          <w:b/>
          <w:color w:val="000000"/>
        </w:rPr>
        <w:t>Tanda Tangan</w:t>
      </w:r>
      <w:r>
        <w:rPr>
          <w:b/>
          <w:color w:val="000000"/>
        </w:rPr>
        <w:tab/>
      </w:r>
      <w:r>
        <w:rPr>
          <w:b/>
          <w:color w:val="000000"/>
        </w:rPr>
        <w:tab/>
        <w:t>: ...............................</w:t>
      </w:r>
    </w:p>
    <w:p w14:paraId="62DFFE6B" w14:textId="77777777" w:rsidR="009F65EB" w:rsidRDefault="009F65EB" w:rsidP="009F65EB">
      <w:pPr>
        <w:spacing w:after="120" w:line="480" w:lineRule="auto"/>
        <w:ind w:left="1701"/>
      </w:pPr>
      <w:r>
        <w:rPr>
          <w:b/>
          <w:color w:val="000000"/>
        </w:rPr>
        <w:t>Tanggal</w:t>
      </w:r>
      <w:r>
        <w:rPr>
          <w:b/>
          <w:color w:val="000000"/>
        </w:rPr>
        <w:tab/>
      </w:r>
      <w:r>
        <w:rPr>
          <w:b/>
          <w:color w:val="000000"/>
        </w:rPr>
        <w:tab/>
      </w:r>
      <w:r>
        <w:rPr>
          <w:b/>
          <w:color w:val="000000"/>
        </w:rPr>
        <w:tab/>
        <w:t>: .............................</w:t>
      </w:r>
    </w:p>
    <w:p w14:paraId="3A2AADA7" w14:textId="56DE4E72" w:rsidR="00370238" w:rsidRDefault="00370238" w:rsidP="00370238">
      <w:pPr>
        <w:spacing w:after="0"/>
        <w:rPr>
          <w:lang w:val="id-ID"/>
        </w:rPr>
      </w:pPr>
    </w:p>
    <w:p w14:paraId="1254C25A" w14:textId="77777777" w:rsidR="00370238" w:rsidRDefault="00370238" w:rsidP="00370238">
      <w:pPr>
        <w:spacing w:after="0"/>
        <w:rPr>
          <w:lang w:val="id-ID"/>
        </w:rPr>
      </w:pPr>
    </w:p>
    <w:p w14:paraId="0DC1FD0C" w14:textId="37CCFF39" w:rsidR="00370238" w:rsidRDefault="00370238" w:rsidP="00370238">
      <w:pPr>
        <w:spacing w:after="0"/>
        <w:rPr>
          <w:lang w:val="id-ID"/>
        </w:rPr>
      </w:pPr>
      <w:r>
        <w:rPr>
          <w:lang w:val="id-ID"/>
        </w:rPr>
        <w:br w:type="page"/>
      </w:r>
    </w:p>
    <w:p w14:paraId="6C9EF253" w14:textId="77777777" w:rsidR="009F65EB" w:rsidRPr="00FB41A4" w:rsidRDefault="009F65EB" w:rsidP="009F65EB">
      <w:pPr>
        <w:pStyle w:val="Heading1"/>
        <w:numPr>
          <w:ilvl w:val="0"/>
          <w:numId w:val="0"/>
        </w:numPr>
        <w:rPr>
          <w:lang w:val="id-ID"/>
        </w:rPr>
      </w:pPr>
      <w:bookmarkStart w:id="5" w:name="_Toc474769601"/>
      <w:bookmarkStart w:id="6" w:name="_Toc217923073"/>
      <w:r w:rsidRPr="00FB41A4">
        <w:rPr>
          <w:lang w:val="id-ID"/>
        </w:rPr>
        <w:lastRenderedPageBreak/>
        <w:t>HALAMAN PERNYATAAN PERSETUJUAN PUBLIKASI</w:t>
      </w:r>
      <w:bookmarkEnd w:id="5"/>
      <w:bookmarkEnd w:id="6"/>
    </w:p>
    <w:p w14:paraId="28C35543" w14:textId="77777777" w:rsidR="009F65EB" w:rsidRPr="00FB41A4" w:rsidRDefault="009F65EB" w:rsidP="009F65EB">
      <w:pPr>
        <w:autoSpaceDE w:val="0"/>
        <w:autoSpaceDN w:val="0"/>
        <w:adjustRightInd w:val="0"/>
        <w:spacing w:after="0" w:line="240" w:lineRule="auto"/>
        <w:jc w:val="center"/>
        <w:rPr>
          <w:b/>
          <w:bCs/>
          <w:szCs w:val="24"/>
          <w:lang w:val="id-ID"/>
        </w:rPr>
      </w:pPr>
      <w:r w:rsidRPr="00FB41A4">
        <w:rPr>
          <w:b/>
          <w:bCs/>
          <w:szCs w:val="24"/>
          <w:lang w:val="id-ID"/>
        </w:rPr>
        <w:t>TUGAS AKHIR UNTUK KEPENTINGAN AKADEMIS</w:t>
      </w:r>
    </w:p>
    <w:p w14:paraId="68AAAF99" w14:textId="77777777" w:rsidR="009F65EB" w:rsidRDefault="009F65EB" w:rsidP="009F65EB">
      <w:pPr>
        <w:autoSpaceDE w:val="0"/>
        <w:autoSpaceDN w:val="0"/>
        <w:adjustRightInd w:val="0"/>
        <w:spacing w:after="0" w:line="240" w:lineRule="auto"/>
        <w:jc w:val="left"/>
        <w:rPr>
          <w:sz w:val="23"/>
          <w:szCs w:val="23"/>
          <w:lang w:val="id-ID"/>
        </w:rPr>
      </w:pPr>
      <w:r>
        <w:rPr>
          <w:noProof/>
          <w:sz w:val="23"/>
          <w:szCs w:val="23"/>
        </w:rPr>
        <mc:AlternateContent>
          <mc:Choice Requires="wps">
            <w:drawing>
              <wp:anchor distT="0" distB="0" distL="114300" distR="114300" simplePos="0" relativeHeight="251666432" behindDoc="0" locked="0" layoutInCell="1" allowOverlap="1" wp14:anchorId="3EAF4639" wp14:editId="6525D697">
                <wp:simplePos x="0" y="0"/>
                <wp:positionH relativeFrom="column">
                  <wp:posOffset>-27017</wp:posOffset>
                </wp:positionH>
                <wp:positionV relativeFrom="paragraph">
                  <wp:posOffset>114094</wp:posOffset>
                </wp:positionV>
                <wp:extent cx="5189517" cy="11875"/>
                <wp:effectExtent l="38100" t="57150" r="68580" b="102870"/>
                <wp:wrapNone/>
                <wp:docPr id="2" name="Straight Connector 2"/>
                <wp:cNvGraphicFramePr/>
                <a:graphic xmlns:a="http://schemas.openxmlformats.org/drawingml/2006/main">
                  <a:graphicData uri="http://schemas.microsoft.com/office/word/2010/wordprocessingShape">
                    <wps:wsp>
                      <wps:cNvCnPr/>
                      <wps:spPr>
                        <a:xfrm flipV="1">
                          <a:off x="0" y="0"/>
                          <a:ext cx="5189517" cy="11875"/>
                        </a:xfrm>
                        <a:prstGeom prst="line">
                          <a:avLst/>
                        </a:prstGeom>
                        <a:ln w="47625" cmpd="dbl">
                          <a:solidFill>
                            <a:schemeClr val="dk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8BEE762" id="Straight Connector 2"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2.15pt,9pt" to="406.45pt,9.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" strokecolor="black [3200]" strokeweight="3.75pt">
                <v:stroke linestyle="thinThin"/>
                <v:shadow on="t" color="black" opacity="24903f" origin=",.5" offset="0,.55556mm"/>
              </v:line>
            </w:pict>
          </mc:Fallback>
        </mc:AlternateContent>
      </w:r>
    </w:p>
    <w:p w14:paraId="771F6CA0" w14:textId="77777777" w:rsidR="009F65EB" w:rsidRPr="00CB1EC7" w:rsidRDefault="009F65EB" w:rsidP="009F65EB">
      <w:pPr>
        <w:autoSpaceDE w:val="0"/>
        <w:autoSpaceDN w:val="0"/>
        <w:adjustRightInd w:val="0"/>
        <w:spacing w:after="0"/>
        <w:jc w:val="left"/>
        <w:rPr>
          <w:szCs w:val="24"/>
          <w:lang w:val="id-ID"/>
        </w:rPr>
      </w:pPr>
    </w:p>
    <w:p w14:paraId="0B97337C"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Sebagai sivitas akademik Universitas Indonesia, saya yang bertanda tangan di bawah</w:t>
      </w:r>
    </w:p>
    <w:p w14:paraId="429ECB2D" w14:textId="77777777" w:rsidR="009F65EB" w:rsidRPr="00CB1EC7" w:rsidRDefault="009F65EB" w:rsidP="009F65EB">
      <w:pPr>
        <w:autoSpaceDE w:val="0"/>
        <w:autoSpaceDN w:val="0"/>
        <w:adjustRightInd w:val="0"/>
        <w:spacing w:after="240"/>
        <w:jc w:val="left"/>
        <w:rPr>
          <w:szCs w:val="24"/>
          <w:lang w:val="id-ID"/>
        </w:rPr>
      </w:pPr>
      <w:r w:rsidRPr="00CB1EC7">
        <w:rPr>
          <w:szCs w:val="24"/>
          <w:lang w:val="id-ID"/>
        </w:rPr>
        <w:t>ini:</w:t>
      </w:r>
    </w:p>
    <w:p w14:paraId="60E560DA"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 xml:space="preserve">Nama </w:t>
      </w:r>
      <w:r>
        <w:rPr>
          <w:szCs w:val="24"/>
          <w:lang w:val="id-ID"/>
        </w:rPr>
        <w:tab/>
      </w:r>
      <w:r>
        <w:rPr>
          <w:szCs w:val="24"/>
          <w:lang w:val="id-ID"/>
        </w:rPr>
        <w:tab/>
      </w:r>
      <w:r w:rsidRPr="00CB1EC7">
        <w:rPr>
          <w:szCs w:val="24"/>
          <w:lang w:val="id-ID"/>
        </w:rPr>
        <w:t>: ……………………....................................................................</w:t>
      </w:r>
    </w:p>
    <w:p w14:paraId="5AC16D6D"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 xml:space="preserve">NPM </w:t>
      </w:r>
      <w:r>
        <w:rPr>
          <w:szCs w:val="24"/>
          <w:lang w:val="id-ID"/>
        </w:rPr>
        <w:tab/>
      </w:r>
      <w:r>
        <w:rPr>
          <w:szCs w:val="24"/>
          <w:lang w:val="id-ID"/>
        </w:rPr>
        <w:tab/>
      </w:r>
      <w:r w:rsidRPr="00CB1EC7">
        <w:rPr>
          <w:szCs w:val="24"/>
          <w:lang w:val="id-ID"/>
        </w:rPr>
        <w:t xml:space="preserve">: </w:t>
      </w:r>
      <w:r>
        <w:rPr>
          <w:szCs w:val="24"/>
          <w:lang w:val="id-ID"/>
        </w:rPr>
        <w:t>....</w:t>
      </w:r>
      <w:r w:rsidRPr="00CB1EC7">
        <w:rPr>
          <w:szCs w:val="24"/>
          <w:lang w:val="id-ID"/>
        </w:rPr>
        <w:t>……………………................................................................</w:t>
      </w:r>
    </w:p>
    <w:p w14:paraId="498FCD75"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Program Studi : ....................................................................................................</w:t>
      </w:r>
    </w:p>
    <w:p w14:paraId="2CC9D9B2"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 xml:space="preserve">Departemen </w:t>
      </w:r>
      <w:r>
        <w:rPr>
          <w:szCs w:val="24"/>
          <w:lang w:val="id-ID"/>
        </w:rPr>
        <w:tab/>
      </w:r>
      <w:r w:rsidRPr="00CB1EC7">
        <w:rPr>
          <w:szCs w:val="24"/>
          <w:lang w:val="id-ID"/>
        </w:rPr>
        <w:t>: .....................................................................................................</w:t>
      </w:r>
    </w:p>
    <w:p w14:paraId="56B1537C"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 xml:space="preserve">Fakultas </w:t>
      </w:r>
      <w:r>
        <w:rPr>
          <w:szCs w:val="24"/>
          <w:lang w:val="id-ID"/>
        </w:rPr>
        <w:tab/>
      </w:r>
      <w:r w:rsidRPr="00CB1EC7">
        <w:rPr>
          <w:szCs w:val="24"/>
          <w:lang w:val="id-ID"/>
        </w:rPr>
        <w:t>: .....................................................................................................</w:t>
      </w:r>
    </w:p>
    <w:p w14:paraId="6BDCA35F" w14:textId="77777777" w:rsidR="009F65EB" w:rsidRPr="00CB1EC7" w:rsidRDefault="009F65EB" w:rsidP="009F65EB">
      <w:pPr>
        <w:autoSpaceDE w:val="0"/>
        <w:autoSpaceDN w:val="0"/>
        <w:adjustRightInd w:val="0"/>
        <w:spacing w:after="240" w:line="240" w:lineRule="auto"/>
        <w:jc w:val="left"/>
        <w:rPr>
          <w:szCs w:val="24"/>
          <w:lang w:val="id-ID"/>
        </w:rPr>
      </w:pPr>
      <w:r w:rsidRPr="00CB1EC7">
        <w:rPr>
          <w:szCs w:val="24"/>
          <w:lang w:val="id-ID"/>
        </w:rPr>
        <w:t>Jenis karya : Skripsi/Tesis/Disertasi</w:t>
      </w:r>
    </w:p>
    <w:p w14:paraId="0A745FDD"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demi pengembangan ilmu pengetahuan, menyetujui untuk memberikan kepada</w:t>
      </w:r>
    </w:p>
    <w:p w14:paraId="2D8E476D" w14:textId="77777777" w:rsidR="009F65EB" w:rsidRPr="00CB1EC7" w:rsidRDefault="009F65EB" w:rsidP="009F65EB">
      <w:pPr>
        <w:autoSpaceDE w:val="0"/>
        <w:autoSpaceDN w:val="0"/>
        <w:adjustRightInd w:val="0"/>
        <w:spacing w:after="0" w:line="240" w:lineRule="auto"/>
        <w:jc w:val="left"/>
        <w:rPr>
          <w:b/>
          <w:bCs/>
          <w:i/>
          <w:iCs/>
          <w:szCs w:val="24"/>
          <w:lang w:val="id-ID"/>
        </w:rPr>
      </w:pPr>
      <w:r w:rsidRPr="00CB1EC7">
        <w:rPr>
          <w:szCs w:val="24"/>
          <w:lang w:val="id-ID"/>
        </w:rPr>
        <w:t xml:space="preserve">Universitas Indonesia </w:t>
      </w:r>
      <w:r w:rsidRPr="00CB1EC7">
        <w:rPr>
          <w:b/>
          <w:bCs/>
          <w:szCs w:val="24"/>
          <w:lang w:val="id-ID"/>
        </w:rPr>
        <w:t>Hak Bebas Royalti Noneksklusif (</w:t>
      </w:r>
      <w:r w:rsidRPr="00CB1EC7">
        <w:rPr>
          <w:b/>
          <w:bCs/>
          <w:i/>
          <w:iCs/>
          <w:szCs w:val="24"/>
          <w:lang w:val="id-ID"/>
        </w:rPr>
        <w:t>Non-exclusive Royalty-</w:t>
      </w:r>
    </w:p>
    <w:p w14:paraId="4656E588" w14:textId="77777777" w:rsidR="009F65EB" w:rsidRPr="00CB1EC7" w:rsidRDefault="009F65EB" w:rsidP="009F65EB">
      <w:pPr>
        <w:autoSpaceDE w:val="0"/>
        <w:autoSpaceDN w:val="0"/>
        <w:adjustRightInd w:val="0"/>
        <w:spacing w:after="0" w:line="240" w:lineRule="auto"/>
        <w:jc w:val="left"/>
        <w:rPr>
          <w:szCs w:val="24"/>
          <w:lang w:val="id-ID"/>
        </w:rPr>
      </w:pPr>
      <w:r w:rsidRPr="00CB1EC7">
        <w:rPr>
          <w:b/>
          <w:bCs/>
          <w:i/>
          <w:iCs/>
          <w:szCs w:val="24"/>
          <w:lang w:val="id-ID"/>
        </w:rPr>
        <w:t>Free Right</w:t>
      </w:r>
      <w:r w:rsidRPr="00CB1EC7">
        <w:rPr>
          <w:b/>
          <w:bCs/>
          <w:szCs w:val="24"/>
          <w:lang w:val="id-ID"/>
        </w:rPr>
        <w:t xml:space="preserve">) </w:t>
      </w:r>
      <w:r w:rsidRPr="00CB1EC7">
        <w:rPr>
          <w:szCs w:val="24"/>
          <w:lang w:val="id-ID"/>
        </w:rPr>
        <w:t>atas karya ilmiah saya yang berjudul :</w:t>
      </w:r>
    </w:p>
    <w:p w14:paraId="0EB07072"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w:t>
      </w:r>
    </w:p>
    <w:p w14:paraId="21D67752"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w:t>
      </w:r>
    </w:p>
    <w:p w14:paraId="3BAC3737" w14:textId="77777777" w:rsidR="009F65EB" w:rsidRPr="00CB1EC7" w:rsidRDefault="009F65EB" w:rsidP="009F65EB">
      <w:pPr>
        <w:autoSpaceDE w:val="0"/>
        <w:autoSpaceDN w:val="0"/>
        <w:adjustRightInd w:val="0"/>
        <w:spacing w:after="0" w:line="240" w:lineRule="auto"/>
        <w:jc w:val="left"/>
        <w:rPr>
          <w:szCs w:val="24"/>
          <w:lang w:val="id-ID"/>
        </w:rPr>
      </w:pPr>
      <w:r w:rsidRPr="00CB1EC7">
        <w:rPr>
          <w:szCs w:val="24"/>
          <w:lang w:val="id-ID"/>
        </w:rPr>
        <w:t>....................................................................................................................................</w:t>
      </w:r>
    </w:p>
    <w:p w14:paraId="58CF1C2F" w14:textId="77777777" w:rsidR="009F65EB" w:rsidRPr="00CB1EC7" w:rsidRDefault="009F65EB" w:rsidP="009F65EB">
      <w:pPr>
        <w:autoSpaceDE w:val="0"/>
        <w:autoSpaceDN w:val="0"/>
        <w:adjustRightInd w:val="0"/>
        <w:spacing w:after="240"/>
        <w:jc w:val="left"/>
        <w:rPr>
          <w:szCs w:val="24"/>
          <w:lang w:val="id-ID"/>
        </w:rPr>
      </w:pPr>
      <w:r w:rsidRPr="00CB1EC7">
        <w:rPr>
          <w:szCs w:val="24"/>
          <w:lang w:val="id-ID"/>
        </w:rPr>
        <w:t>....................................................................................................................................</w:t>
      </w:r>
    </w:p>
    <w:p w14:paraId="1C7923CC" w14:textId="77777777" w:rsidR="009F65EB" w:rsidRPr="00CB1EC7" w:rsidRDefault="009F65EB" w:rsidP="009F65EB">
      <w:pPr>
        <w:autoSpaceDE w:val="0"/>
        <w:autoSpaceDN w:val="0"/>
        <w:adjustRightInd w:val="0"/>
        <w:spacing w:after="240"/>
        <w:rPr>
          <w:szCs w:val="24"/>
          <w:lang w:val="id-ID"/>
        </w:rPr>
      </w:pPr>
      <w:r w:rsidRPr="00CB1EC7">
        <w:rPr>
          <w:szCs w:val="24"/>
          <w:lang w:val="id-ID"/>
        </w:rPr>
        <w:t>beserta perangkat yang ada (jika diperlukan). Dengan Hak Bebas Royalti</w:t>
      </w:r>
      <w:r>
        <w:rPr>
          <w:szCs w:val="24"/>
          <w:lang w:val="id-ID"/>
        </w:rPr>
        <w:t xml:space="preserve"> </w:t>
      </w:r>
      <w:r w:rsidRPr="00CB1EC7">
        <w:rPr>
          <w:szCs w:val="24"/>
          <w:lang w:val="id-ID"/>
        </w:rPr>
        <w:t xml:space="preserve">Noneksklusif ini Universitas Indonesia berhak menyimpan, </w:t>
      </w:r>
      <w:r>
        <w:rPr>
          <w:szCs w:val="24"/>
          <w:lang w:val="id-ID"/>
        </w:rPr>
        <w:t>m</w:t>
      </w:r>
      <w:r w:rsidRPr="00CB1EC7">
        <w:rPr>
          <w:szCs w:val="24"/>
          <w:lang w:val="id-ID"/>
        </w:rPr>
        <w:t>engalihmedia/formatkan,</w:t>
      </w:r>
      <w:r>
        <w:rPr>
          <w:szCs w:val="24"/>
          <w:lang w:val="id-ID"/>
        </w:rPr>
        <w:t xml:space="preserve"> </w:t>
      </w:r>
      <w:r w:rsidRPr="00CB1EC7">
        <w:rPr>
          <w:szCs w:val="24"/>
          <w:lang w:val="id-ID"/>
        </w:rPr>
        <w:t>mengelola dalam bentuk pangkalan data (</w:t>
      </w:r>
      <w:r w:rsidRPr="00CB1EC7">
        <w:rPr>
          <w:i/>
          <w:iCs/>
          <w:szCs w:val="24"/>
          <w:lang w:val="id-ID"/>
        </w:rPr>
        <w:t>database</w:t>
      </w:r>
      <w:r w:rsidRPr="00CB1EC7">
        <w:rPr>
          <w:szCs w:val="24"/>
          <w:lang w:val="id-ID"/>
        </w:rPr>
        <w:t>), merawat, dan</w:t>
      </w:r>
      <w:r>
        <w:rPr>
          <w:szCs w:val="24"/>
          <w:lang w:val="id-ID"/>
        </w:rPr>
        <w:t xml:space="preserve"> </w:t>
      </w:r>
      <w:r w:rsidRPr="00CB1EC7">
        <w:rPr>
          <w:szCs w:val="24"/>
          <w:lang w:val="id-ID"/>
        </w:rPr>
        <w:t>memublikasikan tugas akhir saya selama tetap mencantumkan nama saya sebagai</w:t>
      </w:r>
      <w:r>
        <w:rPr>
          <w:szCs w:val="24"/>
          <w:lang w:val="id-ID"/>
        </w:rPr>
        <w:t xml:space="preserve"> </w:t>
      </w:r>
      <w:r w:rsidRPr="00CB1EC7">
        <w:rPr>
          <w:szCs w:val="24"/>
          <w:lang w:val="id-ID"/>
        </w:rPr>
        <w:t>penulis/pencipta dan sebagai pemilik Hak Cipta.</w:t>
      </w:r>
    </w:p>
    <w:p w14:paraId="6E5F1216" w14:textId="77777777" w:rsidR="009F65EB" w:rsidRDefault="009F65EB" w:rsidP="009F65EB">
      <w:pPr>
        <w:autoSpaceDE w:val="0"/>
        <w:autoSpaceDN w:val="0"/>
        <w:adjustRightInd w:val="0"/>
        <w:spacing w:after="0" w:line="240" w:lineRule="auto"/>
        <w:jc w:val="left"/>
        <w:rPr>
          <w:szCs w:val="24"/>
          <w:lang w:val="id-ID"/>
        </w:rPr>
      </w:pPr>
      <w:r w:rsidRPr="00CB1EC7">
        <w:rPr>
          <w:szCs w:val="24"/>
          <w:lang w:val="id-ID"/>
        </w:rPr>
        <w:t>Demikian pernyataan ini saya buat dengan sebenarnya.</w:t>
      </w:r>
    </w:p>
    <w:p w14:paraId="5045D30C" w14:textId="77777777" w:rsidR="009F65EB" w:rsidRPr="00CB1EC7" w:rsidRDefault="009F65EB" w:rsidP="009F65EB">
      <w:pPr>
        <w:autoSpaceDE w:val="0"/>
        <w:autoSpaceDN w:val="0"/>
        <w:adjustRightInd w:val="0"/>
        <w:spacing w:after="0" w:line="240" w:lineRule="auto"/>
        <w:jc w:val="left"/>
        <w:rPr>
          <w:szCs w:val="24"/>
          <w:lang w:val="id-ID"/>
        </w:rPr>
      </w:pPr>
    </w:p>
    <w:p w14:paraId="21BE5358" w14:textId="77777777" w:rsidR="009F65EB" w:rsidRPr="00CB1EC7" w:rsidRDefault="009F65EB" w:rsidP="009F65EB">
      <w:pPr>
        <w:autoSpaceDE w:val="0"/>
        <w:autoSpaceDN w:val="0"/>
        <w:adjustRightInd w:val="0"/>
        <w:spacing w:after="0" w:line="240" w:lineRule="auto"/>
        <w:jc w:val="center"/>
        <w:rPr>
          <w:szCs w:val="24"/>
          <w:lang w:val="id-ID"/>
        </w:rPr>
      </w:pPr>
      <w:r w:rsidRPr="00CB1EC7">
        <w:rPr>
          <w:szCs w:val="24"/>
          <w:lang w:val="id-ID"/>
        </w:rPr>
        <w:t>Dibuat di : …………………….</w:t>
      </w:r>
    </w:p>
    <w:p w14:paraId="1D902499" w14:textId="77777777" w:rsidR="009F65EB" w:rsidRPr="00CB1EC7" w:rsidRDefault="009F65EB" w:rsidP="009F65EB">
      <w:pPr>
        <w:autoSpaceDE w:val="0"/>
        <w:autoSpaceDN w:val="0"/>
        <w:adjustRightInd w:val="0"/>
        <w:spacing w:after="0" w:line="240" w:lineRule="auto"/>
        <w:jc w:val="center"/>
        <w:rPr>
          <w:szCs w:val="24"/>
          <w:lang w:val="id-ID"/>
        </w:rPr>
      </w:pPr>
      <w:r w:rsidRPr="00CB1EC7">
        <w:rPr>
          <w:szCs w:val="24"/>
          <w:lang w:val="id-ID"/>
        </w:rPr>
        <w:t>Pada tanggal : …………………….</w:t>
      </w:r>
    </w:p>
    <w:p w14:paraId="3DD8BBF4" w14:textId="77777777" w:rsidR="009F65EB" w:rsidRDefault="009F65EB" w:rsidP="009F65EB">
      <w:pPr>
        <w:autoSpaceDE w:val="0"/>
        <w:autoSpaceDN w:val="0"/>
        <w:adjustRightInd w:val="0"/>
        <w:spacing w:after="0" w:line="240" w:lineRule="auto"/>
        <w:jc w:val="center"/>
        <w:rPr>
          <w:szCs w:val="24"/>
          <w:lang w:val="id-ID"/>
        </w:rPr>
      </w:pPr>
      <w:r w:rsidRPr="00CB1EC7">
        <w:rPr>
          <w:szCs w:val="24"/>
          <w:lang w:val="id-ID"/>
        </w:rPr>
        <w:t>Yang menyatakan</w:t>
      </w:r>
    </w:p>
    <w:p w14:paraId="37578822" w14:textId="5E89EEE7" w:rsidR="00370238" w:rsidRDefault="00370238" w:rsidP="00370238">
      <w:pPr>
        <w:autoSpaceDE w:val="0"/>
        <w:autoSpaceDN w:val="0"/>
        <w:adjustRightInd w:val="0"/>
        <w:spacing w:after="0" w:line="240" w:lineRule="auto"/>
        <w:jc w:val="center"/>
        <w:rPr>
          <w:szCs w:val="24"/>
          <w:lang w:val="id-ID"/>
        </w:rPr>
      </w:pPr>
    </w:p>
    <w:p w14:paraId="340E5FF6" w14:textId="77777777" w:rsidR="00370238" w:rsidRDefault="00370238" w:rsidP="00370238">
      <w:pPr>
        <w:autoSpaceDE w:val="0"/>
        <w:autoSpaceDN w:val="0"/>
        <w:adjustRightInd w:val="0"/>
        <w:spacing w:after="0" w:line="240" w:lineRule="auto"/>
        <w:jc w:val="center"/>
        <w:rPr>
          <w:szCs w:val="24"/>
          <w:lang w:val="id-ID"/>
        </w:rPr>
      </w:pPr>
    </w:p>
    <w:p w14:paraId="26843184" w14:textId="77777777" w:rsidR="00370238" w:rsidRDefault="00370238" w:rsidP="00370238">
      <w:pPr>
        <w:autoSpaceDE w:val="0"/>
        <w:autoSpaceDN w:val="0"/>
        <w:adjustRightInd w:val="0"/>
        <w:spacing w:after="0" w:line="240" w:lineRule="auto"/>
        <w:jc w:val="center"/>
        <w:rPr>
          <w:szCs w:val="24"/>
          <w:lang w:val="id-ID"/>
        </w:rPr>
      </w:pPr>
    </w:p>
    <w:p w14:paraId="386C63EE" w14:textId="77777777" w:rsidR="00370238" w:rsidRDefault="00370238" w:rsidP="00370238">
      <w:pPr>
        <w:autoSpaceDE w:val="0"/>
        <w:autoSpaceDN w:val="0"/>
        <w:adjustRightInd w:val="0"/>
        <w:spacing w:after="0" w:line="240" w:lineRule="auto"/>
        <w:jc w:val="center"/>
        <w:rPr>
          <w:szCs w:val="24"/>
          <w:lang w:val="id-ID"/>
        </w:rPr>
      </w:pPr>
    </w:p>
    <w:p w14:paraId="3142662C" w14:textId="77777777" w:rsidR="00370238" w:rsidRDefault="00370238" w:rsidP="00370238">
      <w:pPr>
        <w:autoSpaceDE w:val="0"/>
        <w:autoSpaceDN w:val="0"/>
        <w:adjustRightInd w:val="0"/>
        <w:spacing w:after="0" w:line="240" w:lineRule="auto"/>
        <w:jc w:val="center"/>
        <w:rPr>
          <w:szCs w:val="24"/>
          <w:lang w:val="id-ID"/>
        </w:rPr>
      </w:pPr>
    </w:p>
    <w:p w14:paraId="0230C030" w14:textId="77777777" w:rsidR="00DE1238" w:rsidRDefault="00370238" w:rsidP="00370238">
      <w:pPr>
        <w:autoSpaceDE w:val="0"/>
        <w:autoSpaceDN w:val="0"/>
        <w:adjustRightInd w:val="0"/>
        <w:spacing w:after="0" w:line="240" w:lineRule="auto"/>
        <w:jc w:val="center"/>
        <w:rPr>
          <w:sz w:val="23"/>
          <w:szCs w:val="23"/>
          <w:lang w:val="id-ID"/>
        </w:rPr>
        <w:sectPr w:rsidR="00DE1238" w:rsidSect="00E149F8">
          <w:footerReference w:type="default" r:id="rId13"/>
          <w:footerReference w:type="first" r:id="rId14"/>
          <w:pgSz w:w="11907" w:h="16840" w:code="9"/>
          <w:pgMar w:top="1701" w:right="1701" w:bottom="1701" w:left="2268" w:header="720" w:footer="1417" w:gutter="0"/>
          <w:pgNumType w:fmt="lowerRoman" w:start="1"/>
          <w:cols w:space="720"/>
          <w:titlePg/>
          <w:docGrid w:linePitch="360"/>
        </w:sectPr>
      </w:pPr>
      <w:r>
        <w:rPr>
          <w:sz w:val="23"/>
          <w:szCs w:val="23"/>
          <w:lang w:val="id-ID"/>
        </w:rPr>
        <w:t>( …………………………………. )</w:t>
      </w:r>
    </w:p>
    <w:p w14:paraId="0837C493" w14:textId="5A770FEF" w:rsidR="003D1E70" w:rsidRDefault="003D1E70" w:rsidP="0089379A">
      <w:pPr>
        <w:rPr>
          <w:lang w:val="id-ID"/>
        </w:rPr>
      </w:pPr>
      <w:bookmarkStart w:id="7" w:name="_Toc209523349"/>
      <w:bookmarkStart w:id="8" w:name="_Toc474769603"/>
      <w:r>
        <w:rPr>
          <w:lang w:val="id-ID"/>
        </w:rPr>
        <w:lastRenderedPageBreak/>
        <w:t>Judul ................... .................. ........................ ......................... ..................</w:t>
      </w:r>
    </w:p>
    <w:p w14:paraId="57CE0431" w14:textId="545E437F" w:rsidR="003D1E70" w:rsidRDefault="003D1E70" w:rsidP="003D1E70">
      <w:pPr>
        <w:jc w:val="center"/>
        <w:rPr>
          <w:lang w:val="id-ID"/>
        </w:rPr>
      </w:pPr>
      <w:r>
        <w:rPr>
          <w:lang w:val="id-ID"/>
        </w:rPr>
        <w:t>Nama Penulis, Nama pembimbing</w:t>
      </w:r>
    </w:p>
    <w:p w14:paraId="04BA9415" w14:textId="671E52C5" w:rsidR="003D1E70" w:rsidRPr="003D1E70" w:rsidRDefault="003D1E70" w:rsidP="003D1E70">
      <w:pPr>
        <w:jc w:val="center"/>
        <w:rPr>
          <w:lang w:val="id-ID"/>
        </w:rPr>
      </w:pPr>
      <w:r>
        <w:rPr>
          <w:lang w:val="id-ID"/>
        </w:rPr>
        <w:t>Program studi..........Fakultas..............Universitas Indonesia</w:t>
      </w:r>
    </w:p>
    <w:p w14:paraId="37403BE3" w14:textId="56F821DB" w:rsidR="000054FF" w:rsidRDefault="000054FF" w:rsidP="008D50B0">
      <w:pPr>
        <w:pStyle w:val="Heading1"/>
        <w:numPr>
          <w:ilvl w:val="0"/>
          <w:numId w:val="0"/>
        </w:numPr>
        <w:spacing w:before="0"/>
        <w:rPr>
          <w:lang w:val="id-ID"/>
        </w:rPr>
      </w:pPr>
      <w:r w:rsidRPr="00FB41A4">
        <w:rPr>
          <w:lang w:val="id-ID"/>
        </w:rPr>
        <w:t>ABSTRAK</w:t>
      </w:r>
      <w:bookmarkEnd w:id="7"/>
    </w:p>
    <w:p w14:paraId="1F0CA0E2" w14:textId="4ECA9682" w:rsidR="003D1E70" w:rsidRDefault="0019586D" w:rsidP="008D50B0">
      <w:pPr>
        <w:pStyle w:val="NormalWeb"/>
        <w:spacing w:before="0" w:beforeAutospacing="0" w:after="0" w:afterAutospacing="0"/>
        <w:jc w:val="both"/>
      </w:pPr>
      <w:r w:rsidRPr="0019586D">
        <w:t>Perpustakaan Universitas Indonesia menyimpan lebih dari 10.000 naskah kuno beraksara China tradisional yang hingga kini belum terkelola secara optimal karena keterbatasan penguasaan bahasa dan aksara oleh pustakawan. Penelitian ini menggunakan metode observasi partisipan dengan keterlibatan langsung dalam alur pengolahan naskah, mulai dari digitalisasi non-destruktif, transkripsi melalui teknologi OCR Google Lens, penerjemahan dengan berbagai aplikasi daring termasuk ChatGPT, hingga penyusunan deskripsi bibliografis, metadata berformat MARC, dan abstrak untuk mendukung integrasi ke dalam OPAC (Online Public Access Catalog). Hasil penelitian menunjukkan bahwa teknologi AI mampu mempercepat dan mempermudah proses transkripsi, penerjemahan, dan pengatalogan, sehingga koleksi yang sebelumnya sulit diakses kini dapat tersedia bagi pemustaka. Meski demikian, keterlibatan ahli bahasa dan budaya tetap diperlukan untuk menangani idiom serta istilah bernuansa khusus. Hal ini menegaskan bahwa AI memiliki potensi besar sebagai solusi inovatif dalam pengelolaan naskah kuno, sekaligus membuka akses yang lebih luas bagi penelitian maupun pemanfaatan publik.</w:t>
      </w:r>
      <w:r w:rsidR="003D1E70" w:rsidRPr="003D1E70">
        <w:t>.</w:t>
      </w:r>
    </w:p>
    <w:p w14:paraId="449CF5C0" w14:textId="3B50201A" w:rsidR="000054FF" w:rsidRPr="0019586D" w:rsidRDefault="00ED5B6C" w:rsidP="0019586D">
      <w:pPr>
        <w:pStyle w:val="NormalWeb"/>
      </w:pPr>
      <w:r>
        <w:rPr>
          <w:rStyle w:val="Strong"/>
          <w:rFonts w:eastAsia="MS Gothic"/>
        </w:rPr>
        <w:t>Kata kunci</w:t>
      </w:r>
      <w:r>
        <w:t>: kecerdasan buatan, naskah kuno, aksara China tradisional, transkripsi, penerjemahan, pengolahan koleksi.</w:t>
      </w:r>
    </w:p>
    <w:p w14:paraId="4347EA9F" w14:textId="4A310BE4" w:rsidR="00003FB3" w:rsidRPr="0019586D" w:rsidRDefault="00003FB3" w:rsidP="00301502">
      <w:pPr>
        <w:pStyle w:val="Heading1"/>
        <w:numPr>
          <w:ilvl w:val="0"/>
          <w:numId w:val="0"/>
        </w:numPr>
        <w:rPr>
          <w:i/>
          <w:iCs/>
          <w:lang w:val="id-ID"/>
        </w:rPr>
      </w:pPr>
      <w:bookmarkStart w:id="9" w:name="_Toc209523350"/>
      <w:r w:rsidRPr="0019586D">
        <w:rPr>
          <w:i/>
          <w:iCs/>
        </w:rPr>
        <w:t>ABSTRA</w:t>
      </w:r>
      <w:r w:rsidRPr="0019586D">
        <w:rPr>
          <w:i/>
          <w:iCs/>
          <w:lang w:val="id-ID"/>
        </w:rPr>
        <w:t>CT</w:t>
      </w:r>
      <w:bookmarkEnd w:id="8"/>
      <w:bookmarkEnd w:id="9"/>
    </w:p>
    <w:p w14:paraId="18480B23" w14:textId="7E7C5FA2" w:rsidR="001A6EEF" w:rsidRDefault="008D50B0" w:rsidP="001A6EEF">
      <w:pPr>
        <w:autoSpaceDE w:val="0"/>
        <w:autoSpaceDN w:val="0"/>
        <w:adjustRightInd w:val="0"/>
        <w:spacing w:after="0" w:line="240" w:lineRule="auto"/>
        <w:rPr>
          <w:i/>
          <w:iCs/>
          <w:szCs w:val="24"/>
          <w:lang w:val="id-ID"/>
        </w:rPr>
      </w:pPr>
      <w:r w:rsidRPr="008D50B0">
        <w:rPr>
          <w:i/>
          <w:iCs/>
          <w:szCs w:val="24"/>
          <w:lang w:val="id-ID"/>
        </w:rPr>
        <w:t xml:space="preserve">The </w:t>
      </w:r>
      <w:r>
        <w:rPr>
          <w:i/>
          <w:iCs/>
          <w:szCs w:val="24"/>
          <w:lang w:val="id-ID"/>
        </w:rPr>
        <w:t xml:space="preserve">Universitas Indonesia </w:t>
      </w:r>
      <w:r w:rsidRPr="008D50B0">
        <w:rPr>
          <w:i/>
          <w:iCs/>
          <w:szCs w:val="24"/>
          <w:lang w:val="id-ID"/>
        </w:rPr>
        <w:t xml:space="preserve"> Library preserves more than 10,000 ancient manuscripts in traditional Chinese script, many of which have not been optimally managed due to the limited linguistic expertise of librarians. This study applies a participant observation method to directly engage in the manuscript processing workflow, from non-destructive digitization to transcription using Google Lens OCR, followed by translation with various online tools such as ChatGPT. The process continues with the creation of bibliographic descriptions, MARC-formatted metadata, and abstracts to support inclusion in the Online Public Access Catalog (OPAC). Results show that AI technologies significantly enhance the efficiency of transcription, translation, and cataloging, making previously inaccessible collections more available to users. However, expert input in language and cultural studies remains vital to address idiomatic expressions and culturally nuanced terms. This highlights AI’s strong potential as an innovative solution in the management of ancient manuscripts while ensuring broader access for researchers and the public.</w:t>
      </w:r>
    </w:p>
    <w:p w14:paraId="530FA8BD" w14:textId="77777777" w:rsidR="008D50B0" w:rsidRPr="001A6EEF" w:rsidRDefault="008D50B0" w:rsidP="001A6EEF">
      <w:pPr>
        <w:autoSpaceDE w:val="0"/>
        <w:autoSpaceDN w:val="0"/>
        <w:adjustRightInd w:val="0"/>
        <w:spacing w:after="0" w:line="240" w:lineRule="auto"/>
        <w:rPr>
          <w:szCs w:val="24"/>
          <w:lang w:val="id-ID"/>
        </w:rPr>
      </w:pPr>
    </w:p>
    <w:p w14:paraId="732E3B46" w14:textId="1EDFF218" w:rsidR="000054FF" w:rsidRPr="0019586D" w:rsidRDefault="001A6EEF" w:rsidP="001A6EEF">
      <w:pPr>
        <w:autoSpaceDE w:val="0"/>
        <w:autoSpaceDN w:val="0"/>
        <w:adjustRightInd w:val="0"/>
        <w:spacing w:after="0" w:line="240" w:lineRule="auto"/>
        <w:rPr>
          <w:i/>
          <w:iCs/>
          <w:lang w:val="id-ID"/>
        </w:rPr>
      </w:pPr>
      <w:r w:rsidRPr="0019586D">
        <w:rPr>
          <w:i/>
          <w:iCs/>
          <w:szCs w:val="24"/>
          <w:lang w:val="id-ID"/>
        </w:rPr>
        <w:t>Keywords: artificial intelligence, ancient manuscripts, traditional Chinese characters, transcription, translation, collection processing.</w:t>
      </w:r>
      <w:r w:rsidR="000054FF" w:rsidRPr="0019586D">
        <w:rPr>
          <w:i/>
          <w:iCs/>
          <w:lang w:val="id-ID"/>
        </w:rPr>
        <w:br w:type="page"/>
      </w:r>
    </w:p>
    <w:p w14:paraId="145FCCA3" w14:textId="7F2CEA21" w:rsidR="00225B06" w:rsidRDefault="00F575A7" w:rsidP="00F575A7">
      <w:pPr>
        <w:pStyle w:val="Heading2"/>
        <w:numPr>
          <w:ilvl w:val="0"/>
          <w:numId w:val="0"/>
        </w:numPr>
        <w:spacing w:before="0"/>
        <w:ind w:left="720" w:hanging="720"/>
      </w:pPr>
      <w:r>
        <w:lastRenderedPageBreak/>
        <w:t>PENDAHULUAN</w:t>
      </w:r>
    </w:p>
    <w:p w14:paraId="2F126BDD" w14:textId="4EB69D32" w:rsidR="00F575A7" w:rsidRDefault="00F575A7" w:rsidP="00F575A7">
      <w:pPr>
        <w:pStyle w:val="Heading2"/>
        <w:numPr>
          <w:ilvl w:val="0"/>
          <w:numId w:val="0"/>
        </w:numPr>
        <w:spacing w:before="0"/>
        <w:ind w:left="720" w:hanging="720"/>
        <w:rPr>
          <w:lang w:val="id-ID"/>
        </w:rPr>
      </w:pPr>
      <w:r>
        <w:t>Latar Belakang</w:t>
      </w:r>
    </w:p>
    <w:p w14:paraId="4F857F80" w14:textId="18524197"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6AAFFB8" w14:textId="7F8D7919"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08B0B25"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13759DE"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83AF8D"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EF29CC0" w14:textId="77777777" w:rsidR="00ED34A6" w:rsidRDefault="00ED34A6" w:rsidP="00ED34A6">
      <w:pPr>
        <w:pStyle w:val="parag"/>
      </w:pPr>
      <w: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C743423"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00FA01"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2F949A4" w14:textId="77777777" w:rsidR="00AB7B3E" w:rsidRDefault="00AB7B3E" w:rsidP="007B4456">
      <w:pPr>
        <w:pStyle w:val="parag"/>
      </w:pPr>
    </w:p>
    <w:p w14:paraId="71C43879" w14:textId="635CF8F2" w:rsidR="00F575A7" w:rsidRDefault="00F575A7" w:rsidP="00F575A7">
      <w:pPr>
        <w:pStyle w:val="Heading2"/>
        <w:numPr>
          <w:ilvl w:val="0"/>
          <w:numId w:val="0"/>
        </w:numPr>
        <w:spacing w:before="0"/>
        <w:ind w:left="720" w:hanging="720"/>
        <w:rPr>
          <w:lang w:val="id-ID"/>
        </w:rPr>
      </w:pPr>
      <w:r>
        <w:t>Rumusan Masalah</w:t>
      </w:r>
    </w:p>
    <w:p w14:paraId="0FB77691" w14:textId="77777777" w:rsidR="00F575A7" w:rsidRDefault="00F575A7" w:rsidP="00F575A7">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B4721F7" w14:textId="103403FD" w:rsidR="0003523B" w:rsidRDefault="0003523B" w:rsidP="0003523B">
      <w:pPr>
        <w:pStyle w:val="Heading2"/>
        <w:numPr>
          <w:ilvl w:val="0"/>
          <w:numId w:val="0"/>
        </w:numPr>
        <w:spacing w:before="0"/>
        <w:ind w:left="720" w:hanging="720"/>
        <w:rPr>
          <w:lang w:val="id-ID"/>
        </w:rPr>
      </w:pPr>
      <w:r>
        <w:t>Hipotesis Penelitian</w:t>
      </w:r>
    </w:p>
    <w:p w14:paraId="0C4C4EDA" w14:textId="77777777" w:rsidR="00F575A7" w:rsidRDefault="00F575A7" w:rsidP="00F575A7">
      <w:pPr>
        <w:pStyle w:val="parag"/>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w:t>
      </w:r>
      <w:r>
        <w:lastRenderedPageBreak/>
        <w:t>pariatur. Excepteur sint occaecat cupidatat non proident, sunt in culpa qui officia deserunt mollit anim id est laborum.</w:t>
      </w:r>
    </w:p>
    <w:p w14:paraId="60609CD1" w14:textId="05C76460" w:rsidR="0003523B" w:rsidRDefault="0003523B" w:rsidP="0003523B">
      <w:pPr>
        <w:pStyle w:val="Heading2"/>
        <w:numPr>
          <w:ilvl w:val="0"/>
          <w:numId w:val="0"/>
        </w:numPr>
        <w:spacing w:before="0"/>
        <w:ind w:left="720" w:hanging="720"/>
        <w:rPr>
          <w:lang w:val="id-ID"/>
        </w:rPr>
      </w:pPr>
      <w:r>
        <w:t>Tujuan Penelitian</w:t>
      </w:r>
    </w:p>
    <w:p w14:paraId="756CDB35" w14:textId="77777777" w:rsidR="0003523B" w:rsidRDefault="0003523B" w:rsidP="0003523B">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4C3F7BF" w14:textId="1CFDD745" w:rsidR="007B4456" w:rsidRDefault="0003523B" w:rsidP="008D50B0">
      <w:pPr>
        <w:pStyle w:val="Heading2"/>
        <w:numPr>
          <w:ilvl w:val="0"/>
          <w:numId w:val="0"/>
        </w:numPr>
        <w:ind w:left="720" w:hanging="720"/>
        <w:rPr>
          <w:lang w:val="id-ID"/>
        </w:rPr>
      </w:pPr>
      <w:r>
        <w:rPr>
          <w:lang w:val="id-ID"/>
        </w:rPr>
        <w:t>TINJAUAN LITERATUR</w:t>
      </w:r>
    </w:p>
    <w:p w14:paraId="0BA0FFB6" w14:textId="5F5F3D53"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0D9FDE2" w14:textId="77777777" w:rsidR="00AB7B3E" w:rsidRDefault="00AB7B3E" w:rsidP="007B4456">
      <w:pPr>
        <w:pStyle w:val="parag"/>
      </w:pPr>
    </w:p>
    <w:p w14:paraId="4F82E4D2" w14:textId="6B913530" w:rsidR="00AB7B3E" w:rsidRPr="00AB7B3E" w:rsidRDefault="00AB7B3E" w:rsidP="00AB7B3E">
      <w:pPr>
        <w:pStyle w:val="parag"/>
        <w:ind w:firstLine="0"/>
        <w:rPr>
          <w:b/>
          <w:bCs/>
        </w:rPr>
      </w:pPr>
      <w:r w:rsidRPr="00AB7B3E">
        <w:rPr>
          <w:b/>
          <w:bCs/>
        </w:rPr>
        <w:t>Lorem ipsum</w:t>
      </w:r>
    </w:p>
    <w:p w14:paraId="094A087B" w14:textId="56CA035D" w:rsidR="00727F1D" w:rsidRDefault="00727F1D" w:rsidP="008D50B0">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1C9924" w14:textId="77777777" w:rsidR="0003523B" w:rsidRDefault="0003523B" w:rsidP="0003523B">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7BA88D" w14:textId="77777777" w:rsidR="00ED34A6" w:rsidRDefault="00ED34A6" w:rsidP="0003523B">
      <w:pPr>
        <w:pStyle w:val="parag"/>
      </w:pPr>
    </w:p>
    <w:p w14:paraId="07238CDD" w14:textId="2A6E8D92" w:rsidR="00ED34A6" w:rsidRPr="00AB7B3E" w:rsidRDefault="00ED34A6" w:rsidP="00ED34A6">
      <w:pPr>
        <w:pStyle w:val="parag"/>
        <w:ind w:firstLine="0"/>
        <w:rPr>
          <w:b/>
          <w:bCs/>
        </w:rPr>
      </w:pPr>
      <w:r>
        <w:rPr>
          <w:b/>
          <w:bCs/>
        </w:rPr>
        <w:lastRenderedPageBreak/>
        <w:t>Magna Aquilo</w:t>
      </w:r>
    </w:p>
    <w:p w14:paraId="79DFBFAA" w14:textId="77777777" w:rsidR="00ED34A6" w:rsidRDefault="00ED34A6" w:rsidP="00ED34A6">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7C8E49B"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0F6CDED" w14:textId="23E55B7A" w:rsidR="00ED34A6" w:rsidRPr="00AB7B3E" w:rsidRDefault="00ED34A6" w:rsidP="00ED34A6">
      <w:pPr>
        <w:pStyle w:val="parag"/>
        <w:ind w:firstLine="0"/>
        <w:rPr>
          <w:b/>
          <w:bCs/>
        </w:rPr>
      </w:pPr>
      <w:r w:rsidRPr="00ED34A6">
        <w:rPr>
          <w:b/>
          <w:bCs/>
        </w:rPr>
        <w:t>Excepteur sint</w:t>
      </w:r>
    </w:p>
    <w:p w14:paraId="6746B8BD" w14:textId="77777777" w:rsidR="00ED34A6" w:rsidRDefault="00ED34A6" w:rsidP="00ED34A6">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F2A1AFB"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DAD29A5" w14:textId="77777777" w:rsidR="00ED34A6" w:rsidRDefault="00ED34A6" w:rsidP="0003523B">
      <w:pPr>
        <w:pStyle w:val="parag"/>
      </w:pPr>
    </w:p>
    <w:p w14:paraId="29B7E743" w14:textId="77777777" w:rsidR="00AB7B3E" w:rsidRDefault="00AB7B3E" w:rsidP="0003523B">
      <w:pPr>
        <w:pStyle w:val="parag"/>
      </w:pPr>
    </w:p>
    <w:p w14:paraId="6A6FC344" w14:textId="744296D8" w:rsidR="00AB7B3E" w:rsidRPr="00AB7B3E" w:rsidRDefault="00AB7B3E" w:rsidP="00AB7B3E">
      <w:pPr>
        <w:pStyle w:val="parag"/>
        <w:ind w:firstLine="0"/>
        <w:rPr>
          <w:b/>
          <w:bCs/>
        </w:rPr>
      </w:pPr>
      <w:r>
        <w:rPr>
          <w:b/>
          <w:bCs/>
        </w:rPr>
        <w:t>C</w:t>
      </w:r>
      <w:r w:rsidRPr="00AB7B3E">
        <w:rPr>
          <w:b/>
          <w:bCs/>
        </w:rPr>
        <w:t xml:space="preserve">onsectetur </w:t>
      </w:r>
      <w:r>
        <w:rPr>
          <w:b/>
          <w:bCs/>
        </w:rPr>
        <w:t>A</w:t>
      </w:r>
      <w:r w:rsidRPr="00AB7B3E">
        <w:rPr>
          <w:b/>
          <w:bCs/>
        </w:rPr>
        <w:t>dipiscing</w:t>
      </w:r>
    </w:p>
    <w:p w14:paraId="5CA30967" w14:textId="77777777" w:rsidR="00AB7B3E" w:rsidRDefault="00AB7B3E" w:rsidP="00AB7B3E">
      <w:pPr>
        <w:pStyle w:val="parag"/>
        <w:ind w:firstLine="0"/>
      </w:pPr>
      <w:r>
        <w:t xml:space="preserve">Lorem ipsum dolor sit amet, consectetur adipiscing elit, sed do eiusmod tempor incididunt ut labore et dolore magna aliqua. Ut enim ad minim veniam, quis nostrud exercitation ullamco laboris nisi ut aliquip ex ea commodo consequat. Duis aute </w:t>
      </w:r>
      <w:r>
        <w:lastRenderedPageBreak/>
        <w:t>irure dolor in reprehenderit in voluptate velit esse cillum dolore eu fugiat nulla pariatur. Excepteur sint occaecat cupidatat non proident, sunt in culpa qui officia deserunt mollit anim id est laborum</w:t>
      </w:r>
    </w:p>
    <w:p w14:paraId="75AC9E5D" w14:textId="77777777" w:rsidR="00AB7B3E" w:rsidRDefault="00AB7B3E" w:rsidP="00AB7B3E">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FDC4B2" w14:textId="77777777" w:rsidR="00AB7B3E" w:rsidRDefault="00AB7B3E" w:rsidP="0003523B">
      <w:pPr>
        <w:pStyle w:val="parag"/>
      </w:pPr>
    </w:p>
    <w:p w14:paraId="183804CB" w14:textId="3C2BD92A" w:rsidR="0003523B" w:rsidRDefault="0003523B" w:rsidP="0003523B">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395563D" w14:textId="77777777" w:rsidR="00AB7B3E" w:rsidRPr="00AB7B3E" w:rsidRDefault="00AB7B3E" w:rsidP="00AB7B3E">
      <w:pPr>
        <w:pStyle w:val="parag"/>
        <w:ind w:firstLine="0"/>
        <w:rPr>
          <w:b/>
          <w:bCs/>
        </w:rPr>
      </w:pPr>
      <w:r w:rsidRPr="00AB7B3E">
        <w:rPr>
          <w:b/>
          <w:bCs/>
        </w:rPr>
        <w:t>Sunt in Culpa</w:t>
      </w:r>
    </w:p>
    <w:p w14:paraId="5626E575" w14:textId="77777777" w:rsidR="0003523B" w:rsidRDefault="0003523B" w:rsidP="0003523B">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A4863BB" w14:textId="2D3DA241" w:rsidR="0003523B" w:rsidRDefault="0003523B" w:rsidP="0003523B">
      <w:pPr>
        <w:pStyle w:val="parag"/>
        <w:ind w:firstLine="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F64114" w14:textId="77777777" w:rsidR="00AB7B3E" w:rsidRPr="00AB7B3E" w:rsidRDefault="00AB7B3E" w:rsidP="00AB7B3E">
      <w:pPr>
        <w:pStyle w:val="parag"/>
        <w:ind w:firstLine="0"/>
        <w:rPr>
          <w:b/>
          <w:bCs/>
        </w:rPr>
      </w:pPr>
      <w:r w:rsidRPr="00AB7B3E">
        <w:rPr>
          <w:b/>
          <w:bCs/>
        </w:rPr>
        <w:t>Sunt in Culpa</w:t>
      </w:r>
    </w:p>
    <w:p w14:paraId="0F2B823F" w14:textId="77777777" w:rsidR="00AB7B3E" w:rsidRDefault="00AB7B3E" w:rsidP="00AB7B3E">
      <w:pPr>
        <w:pStyle w:val="parag"/>
      </w:pPr>
      <w:r>
        <w:t xml:space="preserve">Lorem ipsum dolor sit amet, consectetur adipiscing elit, sed do eiusmod tempor incididunt ut labore et dolore magna aliqua. Ut enim ad minim veniam, quis </w:t>
      </w:r>
      <w:r>
        <w:lastRenderedPageBreak/>
        <w:t>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330669C" w14:textId="77777777" w:rsidR="00AB7B3E" w:rsidRPr="00727F1D" w:rsidRDefault="00AB7B3E" w:rsidP="00AB7B3E">
      <w:pPr>
        <w:pStyle w:val="parag"/>
        <w:ind w:firstLine="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8B0561" w14:textId="153E0A91" w:rsidR="00ED34A6" w:rsidRDefault="00ED34A6" w:rsidP="00ED34A6">
      <w:pPr>
        <w:pStyle w:val="parag"/>
        <w:ind w:firstLine="0"/>
        <w:rPr>
          <w:b/>
          <w:bCs/>
        </w:rPr>
      </w:pPr>
      <w:r>
        <w:rPr>
          <w:b/>
          <w:bCs/>
        </w:rPr>
        <w:t>C</w:t>
      </w:r>
      <w:r w:rsidRPr="00ED34A6">
        <w:rPr>
          <w:b/>
          <w:bCs/>
        </w:rPr>
        <w:t xml:space="preserve">onsectetur </w:t>
      </w:r>
      <w:r>
        <w:rPr>
          <w:b/>
          <w:bCs/>
        </w:rPr>
        <w:t>A</w:t>
      </w:r>
      <w:r w:rsidRPr="00ED34A6">
        <w:rPr>
          <w:b/>
          <w:bCs/>
        </w:rPr>
        <w:t xml:space="preserve">dipiscing </w:t>
      </w:r>
    </w:p>
    <w:p w14:paraId="0DC066DE" w14:textId="0459512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936FE2F" w14:textId="77777777" w:rsidR="00ED34A6" w:rsidRPr="00727F1D" w:rsidRDefault="00ED34A6" w:rsidP="00ED34A6">
      <w:pPr>
        <w:pStyle w:val="parag"/>
        <w:ind w:firstLine="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82835C" w14:textId="77777777" w:rsidR="00AB7B3E" w:rsidRPr="00727F1D" w:rsidRDefault="00AB7B3E" w:rsidP="0003523B">
      <w:pPr>
        <w:pStyle w:val="parag"/>
        <w:ind w:firstLine="0"/>
        <w:rPr>
          <w:lang w:val="id-ID"/>
        </w:rPr>
      </w:pPr>
    </w:p>
    <w:p w14:paraId="1EBF2AE0" w14:textId="30598536" w:rsidR="007B4456" w:rsidRPr="007B4456" w:rsidRDefault="0003523B" w:rsidP="008D50B0">
      <w:pPr>
        <w:pStyle w:val="Heading2"/>
        <w:numPr>
          <w:ilvl w:val="0"/>
          <w:numId w:val="0"/>
        </w:numPr>
        <w:ind w:left="720" w:hanging="720"/>
        <w:rPr>
          <w:lang w:val="id-ID"/>
        </w:rPr>
      </w:pPr>
      <w:r>
        <w:rPr>
          <w:lang w:val="id-ID"/>
        </w:rPr>
        <w:t>METODE PENELITIAN</w:t>
      </w:r>
    </w:p>
    <w:p w14:paraId="53608362" w14:textId="10CFB658" w:rsidR="000462B3"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029B698" w14:textId="103E53EB" w:rsidR="007B4456" w:rsidRDefault="00F8274B" w:rsidP="00F8274B">
      <w:pPr>
        <w:pStyle w:val="parag"/>
        <w:rPr>
          <w:lang w:val="id-ID"/>
        </w:rPr>
      </w:pPr>
      <w: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727F1D">
        <w:rPr>
          <w:lang w:val="id-ID"/>
        </w:rPr>
        <w:t>.</w:t>
      </w:r>
    </w:p>
    <w:p w14:paraId="75D90CED"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D1C567"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2C976A3" w14:textId="77777777" w:rsidR="00ED34A6" w:rsidRDefault="00ED34A6" w:rsidP="00F8274B">
      <w:pPr>
        <w:pStyle w:val="parag"/>
        <w:rPr>
          <w:lang w:val="id-ID"/>
        </w:rPr>
      </w:pPr>
    </w:p>
    <w:p w14:paraId="56F54C4F"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7D6318"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42261D9C" w14:textId="2EA967D8" w:rsidR="00727F1D" w:rsidRDefault="0003523B" w:rsidP="0089379A">
      <w:pPr>
        <w:pStyle w:val="Heading2"/>
        <w:numPr>
          <w:ilvl w:val="0"/>
          <w:numId w:val="0"/>
        </w:numPr>
        <w:ind w:left="720" w:hanging="720"/>
        <w:rPr>
          <w:lang w:val="id-ID"/>
        </w:rPr>
      </w:pPr>
      <w:r>
        <w:rPr>
          <w:lang w:val="id-ID"/>
        </w:rPr>
        <w:lastRenderedPageBreak/>
        <w:t>HASIL PENELITIAN</w:t>
      </w:r>
      <w:r w:rsidR="00AB7B3E">
        <w:rPr>
          <w:lang w:val="id-ID"/>
        </w:rPr>
        <w:t xml:space="preserve"> </w:t>
      </w:r>
    </w:p>
    <w:p w14:paraId="59C39512" w14:textId="6F624EBB" w:rsidR="00727F1D" w:rsidRDefault="00727F1D" w:rsidP="008D50B0">
      <w:pPr>
        <w:pStyle w:val="parag1"/>
        <w:ind w:left="0" w:firstLine="72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BF6E07B" w14:textId="77777777" w:rsidR="00AB7B3E" w:rsidRDefault="00AB7B3E" w:rsidP="008D50B0">
      <w:pPr>
        <w:pStyle w:val="parag1"/>
        <w:ind w:left="0" w:firstLine="720"/>
      </w:pPr>
    </w:p>
    <w:p w14:paraId="34127011" w14:textId="77777777" w:rsidR="00AB7B3E" w:rsidRPr="00AB7B3E" w:rsidRDefault="00AB7B3E" w:rsidP="00AB7B3E">
      <w:pPr>
        <w:spacing w:after="0" w:line="240" w:lineRule="auto"/>
        <w:contextualSpacing/>
        <w:jc w:val="left"/>
        <w:rPr>
          <w:rFonts w:eastAsia="Times New Roman"/>
          <w:b/>
          <w:szCs w:val="24"/>
          <w:lang w:val="id-ID" w:eastAsia="id-ID"/>
        </w:rPr>
      </w:pPr>
      <w:r w:rsidRPr="00AB7B3E">
        <w:rPr>
          <w:rFonts w:eastAsia="Times New Roman"/>
          <w:b/>
          <w:szCs w:val="24"/>
          <w:lang w:val="id-ID" w:eastAsia="id-ID"/>
        </w:rPr>
        <w:t>Karakteristik Responden</w:t>
      </w:r>
    </w:p>
    <w:p w14:paraId="426217BD" w14:textId="77777777" w:rsidR="00AB7B3E" w:rsidRPr="00AB7B3E" w:rsidRDefault="00AB7B3E" w:rsidP="00AB7B3E">
      <w:pPr>
        <w:spacing w:after="0"/>
        <w:ind w:firstLine="720"/>
        <w:rPr>
          <w:rFonts w:eastAsia="Times New Roman"/>
          <w:szCs w:val="24"/>
          <w:lang w:val="id-ID" w:eastAsia="id-ID"/>
        </w:rPr>
      </w:pPr>
      <w:r w:rsidRPr="00AB7B3E">
        <w:rPr>
          <w:rFonts w:eastAsia="Times New Roman"/>
          <w:szCs w:val="24"/>
          <w:lang w:val="id-ID" w:eastAsia="id-ID"/>
        </w:rPr>
        <w:t>Distribusi frekuensi karakteristik responden berdasarkan usia (umur), jenis kelamin, dan pendidikan dapat dilihat pada tabel 1.1.</w:t>
      </w:r>
    </w:p>
    <w:p w14:paraId="48358626" w14:textId="0C0238AA" w:rsidR="00AB7B3E" w:rsidRPr="00AB7B3E" w:rsidRDefault="00AB7B3E" w:rsidP="00AB7B3E">
      <w:pPr>
        <w:spacing w:after="0" w:line="240" w:lineRule="auto"/>
        <w:ind w:left="360"/>
        <w:jc w:val="center"/>
        <w:rPr>
          <w:rFonts w:eastAsia="Times New Roman"/>
          <w:szCs w:val="24"/>
          <w:lang w:val="id-ID" w:eastAsia="id-ID"/>
        </w:rPr>
      </w:pPr>
      <w:r w:rsidRPr="00AB7B3E">
        <w:rPr>
          <w:rFonts w:eastAsia="Times New Roman"/>
          <w:szCs w:val="24"/>
          <w:lang w:val="id-ID" w:eastAsia="id-ID"/>
        </w:rPr>
        <w:t>Tabel 1</w:t>
      </w:r>
      <w:r>
        <w:rPr>
          <w:rFonts w:eastAsia="Times New Roman"/>
          <w:szCs w:val="24"/>
          <w:lang w:val="id-ID" w:eastAsia="id-ID"/>
        </w:rPr>
        <w:t xml:space="preserve">. </w:t>
      </w:r>
      <w:r w:rsidRPr="00AB7B3E">
        <w:rPr>
          <w:rFonts w:eastAsia="Times New Roman"/>
          <w:szCs w:val="24"/>
          <w:lang w:val="id-ID" w:eastAsia="id-ID"/>
        </w:rPr>
        <w:t xml:space="preserve"> Distribusi Frekuensi Karakteristik Responden Berdasarkan Usia (umur), Jenis Kelamin dan Pendidikan Tahun 2025</w:t>
      </w:r>
    </w:p>
    <w:tbl>
      <w:tblPr>
        <w:tblStyle w:val="TableGrid2"/>
        <w:tblW w:w="0" w:type="auto"/>
        <w:tblInd w:w="534" w:type="dxa"/>
        <w:tblLook w:val="04A0" w:firstRow="1" w:lastRow="0" w:firstColumn="1" w:lastColumn="0" w:noHBand="0" w:noVBand="1"/>
      </w:tblPr>
      <w:tblGrid>
        <w:gridCol w:w="2792"/>
        <w:gridCol w:w="2232"/>
        <w:gridCol w:w="2370"/>
      </w:tblGrid>
      <w:tr w:rsidR="00AB7B3E" w:rsidRPr="00AB7B3E" w14:paraId="563D498E" w14:textId="77777777" w:rsidTr="00AB7B3E">
        <w:trPr>
          <w:tblHeader/>
        </w:trPr>
        <w:tc>
          <w:tcPr>
            <w:tcW w:w="2835" w:type="dxa"/>
            <w:tcBorders>
              <w:top w:val="single" w:sz="4" w:space="0" w:color="000000"/>
              <w:left w:val="single" w:sz="4" w:space="0" w:color="000000"/>
              <w:bottom w:val="single" w:sz="4" w:space="0" w:color="000000"/>
              <w:right w:val="single" w:sz="4" w:space="0" w:color="000000"/>
            </w:tcBorders>
            <w:hideMark/>
          </w:tcPr>
          <w:p w14:paraId="48684D80"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Karakteristik</w:t>
            </w:r>
          </w:p>
        </w:tc>
        <w:tc>
          <w:tcPr>
            <w:tcW w:w="2268" w:type="dxa"/>
            <w:tcBorders>
              <w:top w:val="single" w:sz="4" w:space="0" w:color="000000"/>
              <w:left w:val="single" w:sz="4" w:space="0" w:color="000000"/>
              <w:bottom w:val="single" w:sz="4" w:space="0" w:color="000000"/>
              <w:right w:val="single" w:sz="4" w:space="0" w:color="000000"/>
            </w:tcBorders>
            <w:hideMark/>
          </w:tcPr>
          <w:p w14:paraId="6471FE57"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Frekuensi (n)</w:t>
            </w:r>
          </w:p>
        </w:tc>
        <w:tc>
          <w:tcPr>
            <w:tcW w:w="2409" w:type="dxa"/>
            <w:tcBorders>
              <w:top w:val="single" w:sz="4" w:space="0" w:color="000000"/>
              <w:left w:val="single" w:sz="4" w:space="0" w:color="000000"/>
              <w:bottom w:val="single" w:sz="4" w:space="0" w:color="000000"/>
              <w:right w:val="single" w:sz="4" w:space="0" w:color="000000"/>
            </w:tcBorders>
            <w:hideMark/>
          </w:tcPr>
          <w:p w14:paraId="04373D74"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Persentase (%)</w:t>
            </w:r>
          </w:p>
        </w:tc>
      </w:tr>
      <w:tr w:rsidR="00AB7B3E" w:rsidRPr="00AB7B3E" w14:paraId="752FC0F6"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083BB231"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Usia</w:t>
            </w:r>
          </w:p>
        </w:tc>
      </w:tr>
      <w:tr w:rsidR="00AB7B3E" w:rsidRPr="00AB7B3E" w14:paraId="5926F002"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40AA24A" w14:textId="77777777" w:rsidR="00AB7B3E" w:rsidRPr="00AB7B3E" w:rsidRDefault="00AB7B3E" w:rsidP="00AB7B3E">
            <w:pPr>
              <w:numPr>
                <w:ilvl w:val="1"/>
                <w:numId w:val="4"/>
              </w:numPr>
              <w:spacing w:after="0" w:line="276" w:lineRule="auto"/>
              <w:ind w:left="652" w:hanging="652"/>
              <w:contextualSpacing/>
              <w:jc w:val="left"/>
              <w:rPr>
                <w:rFonts w:eastAsia="Times New Roman"/>
                <w:szCs w:val="24"/>
                <w:lang w:eastAsia="id-ID"/>
              </w:rPr>
            </w:pPr>
            <w:r w:rsidRPr="00AB7B3E">
              <w:rPr>
                <w:rFonts w:eastAsia="Times New Roman"/>
                <w:szCs w:val="24"/>
                <w:lang w:eastAsia="id-ID"/>
              </w:rPr>
              <w:t>tahun</w:t>
            </w:r>
          </w:p>
        </w:tc>
        <w:tc>
          <w:tcPr>
            <w:tcW w:w="2268" w:type="dxa"/>
            <w:tcBorders>
              <w:top w:val="single" w:sz="4" w:space="0" w:color="000000"/>
              <w:left w:val="single" w:sz="4" w:space="0" w:color="000000"/>
              <w:bottom w:val="single" w:sz="4" w:space="0" w:color="000000"/>
              <w:right w:val="single" w:sz="4" w:space="0" w:color="000000"/>
            </w:tcBorders>
            <w:hideMark/>
          </w:tcPr>
          <w:p w14:paraId="6700D3B6"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67</w:t>
            </w:r>
          </w:p>
        </w:tc>
        <w:tc>
          <w:tcPr>
            <w:tcW w:w="2409" w:type="dxa"/>
            <w:tcBorders>
              <w:top w:val="single" w:sz="4" w:space="0" w:color="000000"/>
              <w:left w:val="single" w:sz="4" w:space="0" w:color="000000"/>
              <w:bottom w:val="single" w:sz="4" w:space="0" w:color="000000"/>
              <w:right w:val="single" w:sz="4" w:space="0" w:color="000000"/>
            </w:tcBorders>
            <w:hideMark/>
          </w:tcPr>
          <w:p w14:paraId="25C6DD5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4,1</w:t>
            </w:r>
          </w:p>
        </w:tc>
      </w:tr>
      <w:tr w:rsidR="00AB7B3E" w:rsidRPr="00AB7B3E" w14:paraId="4F7436D9"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5D2518C"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 60 tahun</w:t>
            </w:r>
          </w:p>
        </w:tc>
        <w:tc>
          <w:tcPr>
            <w:tcW w:w="2268" w:type="dxa"/>
            <w:tcBorders>
              <w:top w:val="single" w:sz="4" w:space="0" w:color="000000"/>
              <w:left w:val="single" w:sz="4" w:space="0" w:color="000000"/>
              <w:bottom w:val="single" w:sz="4" w:space="0" w:color="000000"/>
              <w:right w:val="single" w:sz="4" w:space="0" w:color="000000"/>
            </w:tcBorders>
            <w:hideMark/>
          </w:tcPr>
          <w:p w14:paraId="308F3304"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85</w:t>
            </w:r>
          </w:p>
        </w:tc>
        <w:tc>
          <w:tcPr>
            <w:tcW w:w="2409" w:type="dxa"/>
            <w:tcBorders>
              <w:top w:val="single" w:sz="4" w:space="0" w:color="000000"/>
              <w:left w:val="single" w:sz="4" w:space="0" w:color="000000"/>
              <w:bottom w:val="single" w:sz="4" w:space="0" w:color="000000"/>
              <w:right w:val="single" w:sz="4" w:space="0" w:color="000000"/>
            </w:tcBorders>
            <w:hideMark/>
          </w:tcPr>
          <w:p w14:paraId="00A4DB0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55,9</w:t>
            </w:r>
          </w:p>
        </w:tc>
      </w:tr>
      <w:tr w:rsidR="00AB7B3E" w:rsidRPr="00AB7B3E" w14:paraId="2D731DFA"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3868F45B"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Jenis Kelamin</w:t>
            </w:r>
          </w:p>
        </w:tc>
      </w:tr>
      <w:tr w:rsidR="00AB7B3E" w:rsidRPr="00AB7B3E" w14:paraId="2ACDE51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451CE45"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Laki-laki</w:t>
            </w:r>
          </w:p>
        </w:tc>
        <w:tc>
          <w:tcPr>
            <w:tcW w:w="2268" w:type="dxa"/>
            <w:tcBorders>
              <w:top w:val="single" w:sz="4" w:space="0" w:color="000000"/>
              <w:left w:val="single" w:sz="4" w:space="0" w:color="000000"/>
              <w:bottom w:val="single" w:sz="4" w:space="0" w:color="000000"/>
              <w:right w:val="single" w:sz="4" w:space="0" w:color="000000"/>
            </w:tcBorders>
            <w:hideMark/>
          </w:tcPr>
          <w:p w14:paraId="41630DB9"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27</w:t>
            </w:r>
          </w:p>
        </w:tc>
        <w:tc>
          <w:tcPr>
            <w:tcW w:w="2409" w:type="dxa"/>
            <w:tcBorders>
              <w:top w:val="single" w:sz="4" w:space="0" w:color="000000"/>
              <w:left w:val="single" w:sz="4" w:space="0" w:color="000000"/>
              <w:bottom w:val="single" w:sz="4" w:space="0" w:color="000000"/>
              <w:right w:val="single" w:sz="4" w:space="0" w:color="000000"/>
            </w:tcBorders>
            <w:hideMark/>
          </w:tcPr>
          <w:p w14:paraId="10125830"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7,8</w:t>
            </w:r>
          </w:p>
        </w:tc>
      </w:tr>
      <w:tr w:rsidR="00AB7B3E" w:rsidRPr="00AB7B3E" w14:paraId="3B0382F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7DA2095"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Perempuan</w:t>
            </w:r>
          </w:p>
        </w:tc>
        <w:tc>
          <w:tcPr>
            <w:tcW w:w="2268" w:type="dxa"/>
            <w:tcBorders>
              <w:top w:val="single" w:sz="4" w:space="0" w:color="000000"/>
              <w:left w:val="single" w:sz="4" w:space="0" w:color="000000"/>
              <w:bottom w:val="single" w:sz="4" w:space="0" w:color="000000"/>
              <w:right w:val="single" w:sz="4" w:space="0" w:color="000000"/>
            </w:tcBorders>
            <w:hideMark/>
          </w:tcPr>
          <w:p w14:paraId="4620D8A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25</w:t>
            </w:r>
          </w:p>
        </w:tc>
        <w:tc>
          <w:tcPr>
            <w:tcW w:w="2409" w:type="dxa"/>
            <w:tcBorders>
              <w:top w:val="single" w:sz="4" w:space="0" w:color="000000"/>
              <w:left w:val="single" w:sz="4" w:space="0" w:color="000000"/>
              <w:bottom w:val="single" w:sz="4" w:space="0" w:color="000000"/>
              <w:right w:val="single" w:sz="4" w:space="0" w:color="000000"/>
            </w:tcBorders>
            <w:hideMark/>
          </w:tcPr>
          <w:p w14:paraId="75258245"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82,2</w:t>
            </w:r>
          </w:p>
        </w:tc>
      </w:tr>
      <w:tr w:rsidR="00AB7B3E" w:rsidRPr="00AB7B3E" w14:paraId="42D38BEF" w14:textId="77777777" w:rsidTr="00AB7B3E">
        <w:tc>
          <w:tcPr>
            <w:tcW w:w="7512" w:type="dxa"/>
            <w:gridSpan w:val="3"/>
            <w:tcBorders>
              <w:top w:val="single" w:sz="4" w:space="0" w:color="000000"/>
              <w:left w:val="single" w:sz="4" w:space="0" w:color="000000"/>
              <w:bottom w:val="single" w:sz="4" w:space="0" w:color="000000"/>
              <w:right w:val="single" w:sz="4" w:space="0" w:color="000000"/>
            </w:tcBorders>
            <w:hideMark/>
          </w:tcPr>
          <w:p w14:paraId="10C3CE71" w14:textId="77777777" w:rsidR="00AB7B3E" w:rsidRPr="00AB7B3E" w:rsidRDefault="00AB7B3E" w:rsidP="00AB7B3E">
            <w:pPr>
              <w:spacing w:after="0" w:line="276" w:lineRule="auto"/>
              <w:rPr>
                <w:rFonts w:eastAsia="Times New Roman"/>
                <w:szCs w:val="24"/>
                <w:lang w:eastAsia="id-ID"/>
              </w:rPr>
            </w:pPr>
            <w:r w:rsidRPr="00AB7B3E">
              <w:rPr>
                <w:rFonts w:eastAsia="Times New Roman"/>
                <w:b/>
                <w:szCs w:val="24"/>
                <w:lang w:eastAsia="id-ID"/>
              </w:rPr>
              <w:t xml:space="preserve">Pendidikan </w:t>
            </w:r>
          </w:p>
        </w:tc>
      </w:tr>
      <w:tr w:rsidR="00AB7B3E" w:rsidRPr="00AB7B3E" w14:paraId="7591EA7B"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48AC2338"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idak tamat SD</w:t>
            </w:r>
          </w:p>
        </w:tc>
        <w:tc>
          <w:tcPr>
            <w:tcW w:w="2268" w:type="dxa"/>
            <w:tcBorders>
              <w:top w:val="single" w:sz="4" w:space="0" w:color="000000"/>
              <w:left w:val="single" w:sz="4" w:space="0" w:color="000000"/>
              <w:bottom w:val="single" w:sz="4" w:space="0" w:color="000000"/>
              <w:right w:val="single" w:sz="4" w:space="0" w:color="000000"/>
            </w:tcBorders>
            <w:hideMark/>
          </w:tcPr>
          <w:p w14:paraId="0ECFFB8E"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5</w:t>
            </w:r>
          </w:p>
        </w:tc>
        <w:tc>
          <w:tcPr>
            <w:tcW w:w="2409" w:type="dxa"/>
            <w:tcBorders>
              <w:top w:val="single" w:sz="4" w:space="0" w:color="000000"/>
              <w:left w:val="single" w:sz="4" w:space="0" w:color="000000"/>
              <w:bottom w:val="single" w:sz="4" w:space="0" w:color="000000"/>
              <w:right w:val="single" w:sz="4" w:space="0" w:color="000000"/>
            </w:tcBorders>
            <w:hideMark/>
          </w:tcPr>
          <w:p w14:paraId="5BF232C1"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9,3</w:t>
            </w:r>
          </w:p>
        </w:tc>
      </w:tr>
      <w:tr w:rsidR="00AB7B3E" w:rsidRPr="00AB7B3E" w14:paraId="36F040BA"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79DD5EC0"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D</w:t>
            </w:r>
          </w:p>
        </w:tc>
        <w:tc>
          <w:tcPr>
            <w:tcW w:w="2268" w:type="dxa"/>
            <w:tcBorders>
              <w:top w:val="single" w:sz="4" w:space="0" w:color="000000"/>
              <w:left w:val="single" w:sz="4" w:space="0" w:color="000000"/>
              <w:bottom w:val="single" w:sz="4" w:space="0" w:color="000000"/>
              <w:right w:val="single" w:sz="4" w:space="0" w:color="000000"/>
            </w:tcBorders>
            <w:hideMark/>
          </w:tcPr>
          <w:p w14:paraId="3C88E582"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62</w:t>
            </w:r>
          </w:p>
        </w:tc>
        <w:tc>
          <w:tcPr>
            <w:tcW w:w="2409" w:type="dxa"/>
            <w:tcBorders>
              <w:top w:val="single" w:sz="4" w:space="0" w:color="000000"/>
              <w:left w:val="single" w:sz="4" w:space="0" w:color="000000"/>
              <w:bottom w:val="single" w:sz="4" w:space="0" w:color="000000"/>
              <w:right w:val="single" w:sz="4" w:space="0" w:color="000000"/>
            </w:tcBorders>
            <w:hideMark/>
          </w:tcPr>
          <w:p w14:paraId="6AD98C82"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0,8</w:t>
            </w:r>
          </w:p>
        </w:tc>
      </w:tr>
      <w:tr w:rsidR="00AB7B3E" w:rsidRPr="00AB7B3E" w14:paraId="4A1A08B2"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39EFEFD2"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MP</w:t>
            </w:r>
          </w:p>
        </w:tc>
        <w:tc>
          <w:tcPr>
            <w:tcW w:w="2268" w:type="dxa"/>
            <w:tcBorders>
              <w:top w:val="single" w:sz="4" w:space="0" w:color="000000"/>
              <w:left w:val="single" w:sz="4" w:space="0" w:color="000000"/>
              <w:bottom w:val="single" w:sz="4" w:space="0" w:color="000000"/>
              <w:right w:val="single" w:sz="4" w:space="0" w:color="000000"/>
            </w:tcBorders>
            <w:hideMark/>
          </w:tcPr>
          <w:p w14:paraId="44D0135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w:t>
            </w:r>
          </w:p>
        </w:tc>
        <w:tc>
          <w:tcPr>
            <w:tcW w:w="2409" w:type="dxa"/>
            <w:tcBorders>
              <w:top w:val="single" w:sz="4" w:space="0" w:color="000000"/>
              <w:left w:val="single" w:sz="4" w:space="0" w:color="000000"/>
              <w:bottom w:val="single" w:sz="4" w:space="0" w:color="000000"/>
              <w:right w:val="single" w:sz="4" w:space="0" w:color="000000"/>
            </w:tcBorders>
            <w:hideMark/>
          </w:tcPr>
          <w:p w14:paraId="7D83F34F"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6</w:t>
            </w:r>
          </w:p>
        </w:tc>
      </w:tr>
      <w:tr w:rsidR="00AB7B3E" w:rsidRPr="00AB7B3E" w14:paraId="264093DD"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63CC7D30"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Tamat SMA</w:t>
            </w:r>
          </w:p>
        </w:tc>
        <w:tc>
          <w:tcPr>
            <w:tcW w:w="2268" w:type="dxa"/>
            <w:tcBorders>
              <w:top w:val="single" w:sz="4" w:space="0" w:color="000000"/>
              <w:left w:val="single" w:sz="4" w:space="0" w:color="000000"/>
              <w:bottom w:val="single" w:sz="4" w:space="0" w:color="000000"/>
              <w:right w:val="single" w:sz="4" w:space="0" w:color="000000"/>
            </w:tcBorders>
            <w:hideMark/>
          </w:tcPr>
          <w:p w14:paraId="36EB8330"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7</w:t>
            </w:r>
          </w:p>
        </w:tc>
        <w:tc>
          <w:tcPr>
            <w:tcW w:w="2409" w:type="dxa"/>
            <w:tcBorders>
              <w:top w:val="single" w:sz="4" w:space="0" w:color="000000"/>
              <w:left w:val="single" w:sz="4" w:space="0" w:color="000000"/>
              <w:bottom w:val="single" w:sz="4" w:space="0" w:color="000000"/>
              <w:right w:val="single" w:sz="4" w:space="0" w:color="000000"/>
            </w:tcBorders>
            <w:hideMark/>
          </w:tcPr>
          <w:p w14:paraId="04149FBC"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4,6</w:t>
            </w:r>
          </w:p>
        </w:tc>
      </w:tr>
      <w:tr w:rsidR="00AB7B3E" w:rsidRPr="00AB7B3E" w14:paraId="014F71EC"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16755157" w14:textId="77777777" w:rsidR="00AB7B3E" w:rsidRPr="00AB7B3E" w:rsidRDefault="00AB7B3E" w:rsidP="00AB7B3E">
            <w:pPr>
              <w:spacing w:after="0" w:line="276" w:lineRule="auto"/>
              <w:rPr>
                <w:rFonts w:eastAsia="Times New Roman"/>
                <w:szCs w:val="24"/>
                <w:lang w:eastAsia="id-ID"/>
              </w:rPr>
            </w:pPr>
            <w:r w:rsidRPr="00AB7B3E">
              <w:rPr>
                <w:rFonts w:eastAsia="Times New Roman"/>
                <w:szCs w:val="24"/>
                <w:lang w:eastAsia="id-ID"/>
              </w:rPr>
              <w:t>S1</w:t>
            </w:r>
          </w:p>
        </w:tc>
        <w:tc>
          <w:tcPr>
            <w:tcW w:w="2268" w:type="dxa"/>
            <w:tcBorders>
              <w:top w:val="single" w:sz="4" w:space="0" w:color="000000"/>
              <w:left w:val="single" w:sz="4" w:space="0" w:color="000000"/>
              <w:bottom w:val="single" w:sz="4" w:space="0" w:color="000000"/>
              <w:right w:val="single" w:sz="4" w:space="0" w:color="000000"/>
            </w:tcBorders>
            <w:hideMark/>
          </w:tcPr>
          <w:p w14:paraId="2DBE3818"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1</w:t>
            </w:r>
          </w:p>
        </w:tc>
        <w:tc>
          <w:tcPr>
            <w:tcW w:w="2409" w:type="dxa"/>
            <w:tcBorders>
              <w:top w:val="single" w:sz="4" w:space="0" w:color="000000"/>
              <w:left w:val="single" w:sz="4" w:space="0" w:color="000000"/>
              <w:bottom w:val="single" w:sz="4" w:space="0" w:color="000000"/>
              <w:right w:val="single" w:sz="4" w:space="0" w:color="000000"/>
            </w:tcBorders>
            <w:hideMark/>
          </w:tcPr>
          <w:p w14:paraId="757AC11D" w14:textId="77777777" w:rsidR="00AB7B3E" w:rsidRPr="00AB7B3E" w:rsidRDefault="00AB7B3E" w:rsidP="00AB7B3E">
            <w:pPr>
              <w:spacing w:after="0" w:line="276" w:lineRule="auto"/>
              <w:jc w:val="center"/>
              <w:rPr>
                <w:rFonts w:eastAsia="Times New Roman"/>
                <w:szCs w:val="24"/>
                <w:lang w:eastAsia="id-ID"/>
              </w:rPr>
            </w:pPr>
            <w:r w:rsidRPr="00AB7B3E">
              <w:rPr>
                <w:rFonts w:eastAsia="Times New Roman"/>
                <w:szCs w:val="24"/>
                <w:lang w:eastAsia="id-ID"/>
              </w:rPr>
              <w:t>0,7</w:t>
            </w:r>
          </w:p>
        </w:tc>
      </w:tr>
      <w:tr w:rsidR="00AB7B3E" w:rsidRPr="00AB7B3E" w14:paraId="285F5D65" w14:textId="77777777" w:rsidTr="00AB7B3E">
        <w:tc>
          <w:tcPr>
            <w:tcW w:w="2835" w:type="dxa"/>
            <w:tcBorders>
              <w:top w:val="single" w:sz="4" w:space="0" w:color="000000"/>
              <w:left w:val="single" w:sz="4" w:space="0" w:color="000000"/>
              <w:bottom w:val="single" w:sz="4" w:space="0" w:color="000000"/>
              <w:right w:val="single" w:sz="4" w:space="0" w:color="000000"/>
            </w:tcBorders>
            <w:hideMark/>
          </w:tcPr>
          <w:p w14:paraId="5FD20BED" w14:textId="77777777" w:rsidR="00AB7B3E" w:rsidRPr="00AB7B3E" w:rsidRDefault="00AB7B3E" w:rsidP="00AB7B3E">
            <w:pPr>
              <w:spacing w:after="0" w:line="276" w:lineRule="auto"/>
              <w:rPr>
                <w:rFonts w:eastAsia="Times New Roman"/>
                <w:b/>
                <w:szCs w:val="24"/>
                <w:lang w:eastAsia="id-ID"/>
              </w:rPr>
            </w:pPr>
            <w:r w:rsidRPr="00AB7B3E">
              <w:rPr>
                <w:rFonts w:eastAsia="Times New Roman"/>
                <w:b/>
                <w:szCs w:val="24"/>
                <w:lang w:eastAsia="id-ID"/>
              </w:rPr>
              <w:t>Total</w:t>
            </w:r>
          </w:p>
        </w:tc>
        <w:tc>
          <w:tcPr>
            <w:tcW w:w="2268" w:type="dxa"/>
            <w:tcBorders>
              <w:top w:val="single" w:sz="4" w:space="0" w:color="000000"/>
              <w:left w:val="single" w:sz="4" w:space="0" w:color="000000"/>
              <w:bottom w:val="single" w:sz="4" w:space="0" w:color="000000"/>
              <w:right w:val="single" w:sz="4" w:space="0" w:color="000000"/>
            </w:tcBorders>
            <w:hideMark/>
          </w:tcPr>
          <w:p w14:paraId="18206ED9"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152</w:t>
            </w:r>
          </w:p>
        </w:tc>
        <w:tc>
          <w:tcPr>
            <w:tcW w:w="2409" w:type="dxa"/>
            <w:tcBorders>
              <w:top w:val="single" w:sz="4" w:space="0" w:color="000000"/>
              <w:left w:val="single" w:sz="4" w:space="0" w:color="000000"/>
              <w:bottom w:val="single" w:sz="4" w:space="0" w:color="000000"/>
              <w:right w:val="single" w:sz="4" w:space="0" w:color="000000"/>
            </w:tcBorders>
            <w:hideMark/>
          </w:tcPr>
          <w:p w14:paraId="2F49416A" w14:textId="77777777" w:rsidR="00AB7B3E" w:rsidRPr="00AB7B3E" w:rsidRDefault="00AB7B3E" w:rsidP="00AB7B3E">
            <w:pPr>
              <w:spacing w:after="0" w:line="276" w:lineRule="auto"/>
              <w:jc w:val="center"/>
              <w:rPr>
                <w:rFonts w:eastAsia="Times New Roman"/>
                <w:b/>
                <w:szCs w:val="24"/>
                <w:lang w:eastAsia="id-ID"/>
              </w:rPr>
            </w:pPr>
            <w:r w:rsidRPr="00AB7B3E">
              <w:rPr>
                <w:rFonts w:eastAsia="Times New Roman"/>
                <w:b/>
                <w:szCs w:val="24"/>
                <w:lang w:eastAsia="id-ID"/>
              </w:rPr>
              <w:t>100,0</w:t>
            </w:r>
          </w:p>
        </w:tc>
      </w:tr>
    </w:tbl>
    <w:p w14:paraId="6D8EB605" w14:textId="77777777" w:rsidR="00AB7B3E" w:rsidRPr="00AB7B3E" w:rsidRDefault="00AB7B3E" w:rsidP="00AB7B3E">
      <w:pPr>
        <w:spacing w:after="0" w:line="240" w:lineRule="auto"/>
        <w:ind w:left="360"/>
        <w:rPr>
          <w:rFonts w:eastAsia="Times New Roman"/>
          <w:i/>
          <w:szCs w:val="24"/>
          <w:lang w:val="id-ID" w:eastAsia="id-ID"/>
        </w:rPr>
      </w:pPr>
      <w:r w:rsidRPr="00AB7B3E">
        <w:rPr>
          <w:rFonts w:eastAsia="Times New Roman"/>
          <w:i/>
          <w:szCs w:val="24"/>
          <w:lang w:val="id-ID" w:eastAsia="id-ID"/>
        </w:rPr>
        <w:t>Sumber: Data Primer, 2025</w:t>
      </w:r>
    </w:p>
    <w:p w14:paraId="16E9BEDA" w14:textId="77777777" w:rsidR="00AB7B3E" w:rsidRPr="00AB7B3E" w:rsidRDefault="00AB7B3E" w:rsidP="00AB7B3E">
      <w:pPr>
        <w:spacing w:after="0" w:line="240" w:lineRule="auto"/>
        <w:ind w:left="360"/>
        <w:rPr>
          <w:rFonts w:eastAsia="Times New Roman"/>
          <w:i/>
          <w:szCs w:val="24"/>
          <w:lang w:val="id-ID" w:eastAsia="id-ID"/>
        </w:rPr>
      </w:pPr>
    </w:p>
    <w:p w14:paraId="39CF9F8D" w14:textId="77777777" w:rsidR="00AB7B3E" w:rsidRDefault="00AB7B3E" w:rsidP="00AB7B3E">
      <w:pPr>
        <w:pStyle w:val="parag"/>
        <w:rPr>
          <w:lang w:val="id-ID"/>
        </w:rPr>
      </w:pPr>
      <w:r w:rsidRPr="00AB7B3E">
        <w:rPr>
          <w:lang w:val="id-ID"/>
        </w:rPr>
        <w:t xml:space="preserve">Berdasarkan data distribusi karakteristik responden pada tabel 1 diketahui </w:t>
      </w: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72D99B0" w14:textId="0D521F4C" w:rsidR="00AB7B3E" w:rsidRDefault="00AB7B3E" w:rsidP="00AB7B3E">
      <w:pPr>
        <w:pStyle w:val="parag1"/>
        <w:ind w:left="0" w:firstLine="360"/>
      </w:pPr>
      <w:r>
        <w:lastRenderedPageBreak/>
        <w:t>Lorem ipsum dolor sit amet, consectetur adipiscing elit, sed do eiusmod tempor incididunt ut labore et dolore magna aliqua. Ut enim ad minim veniam, quis nostrud exercitation ullamc</w:t>
      </w:r>
    </w:p>
    <w:p w14:paraId="67F7DA0C" w14:textId="2148DF83" w:rsidR="00F575A7" w:rsidRDefault="00F575A7" w:rsidP="00F575A7">
      <w:pPr>
        <w:pStyle w:val="Caption"/>
        <w:rPr>
          <w:lang w:val="id-ID"/>
        </w:rPr>
      </w:pPr>
      <w:r>
        <w:t xml:space="preserve">Tabel </w:t>
      </w:r>
      <w:fldSimple w:instr=" SEQ Tabel \* ARABIC \s 1 ">
        <w:r>
          <w:rPr>
            <w:noProof/>
          </w:rPr>
          <w:t>1</w:t>
        </w:r>
      </w:fldSimple>
      <w:r>
        <w:rPr>
          <w:lang w:val="id-ID"/>
        </w:rPr>
        <w:t xml:space="preserve"> Tabel Kuisioner</w:t>
      </w:r>
    </w:p>
    <w:tbl>
      <w:tblPr>
        <w:tblStyle w:val="PlainTable1"/>
        <w:tblW w:w="8296" w:type="dxa"/>
        <w:tblLayout w:type="fixed"/>
        <w:tblLook w:val="04A0" w:firstRow="1" w:lastRow="0" w:firstColumn="1" w:lastColumn="0" w:noHBand="0" w:noVBand="1"/>
      </w:tblPr>
      <w:tblGrid>
        <w:gridCol w:w="638"/>
        <w:gridCol w:w="2093"/>
        <w:gridCol w:w="1937"/>
        <w:gridCol w:w="1753"/>
        <w:gridCol w:w="1875"/>
      </w:tblGrid>
      <w:tr w:rsidR="00F575A7" w:rsidRPr="007F5889" w14:paraId="59222153" w14:textId="77777777" w:rsidTr="009421BE">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2A74DE6B" w14:textId="77777777" w:rsidR="00F575A7" w:rsidRPr="007F5889" w:rsidRDefault="00F575A7" w:rsidP="009421BE">
            <w:pPr>
              <w:spacing w:after="0" w:line="240" w:lineRule="auto"/>
              <w:ind w:left="-940" w:firstLine="900"/>
              <w:rPr>
                <w:sz w:val="20"/>
                <w:szCs w:val="20"/>
              </w:rPr>
            </w:pPr>
            <w:r w:rsidRPr="007F5889">
              <w:rPr>
                <w:sz w:val="20"/>
                <w:szCs w:val="20"/>
              </w:rPr>
              <w:t>No</w:t>
            </w:r>
          </w:p>
        </w:tc>
        <w:tc>
          <w:tcPr>
            <w:tcW w:w="2093" w:type="dxa"/>
          </w:tcPr>
          <w:p w14:paraId="60858377"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1937" w:type="dxa"/>
          </w:tcPr>
          <w:p w14:paraId="7D1148D7"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c>
          <w:tcPr>
            <w:tcW w:w="1753" w:type="dxa"/>
          </w:tcPr>
          <w:p w14:paraId="1B244D6E"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Jumlah tertata / terdata</w:t>
            </w:r>
          </w:p>
        </w:tc>
        <w:tc>
          <w:tcPr>
            <w:tcW w:w="1875" w:type="dxa"/>
          </w:tcPr>
          <w:p w14:paraId="5ABB2909" w14:textId="77777777" w:rsidR="00F575A7" w:rsidRPr="007F5889" w:rsidRDefault="00F575A7" w:rsidP="009421B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Waktu</w:t>
            </w:r>
          </w:p>
        </w:tc>
      </w:tr>
      <w:tr w:rsidR="00F575A7" w:rsidRPr="007F5889" w14:paraId="10B7CE39" w14:textId="77777777" w:rsidTr="009421BE">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0D654BF1" w14:textId="77777777" w:rsidR="00F575A7" w:rsidRPr="007F5889" w:rsidRDefault="00F575A7" w:rsidP="009421BE">
            <w:pPr>
              <w:spacing w:after="0" w:line="240" w:lineRule="auto"/>
              <w:ind w:left="-940" w:firstLine="900"/>
              <w:rPr>
                <w:sz w:val="20"/>
                <w:szCs w:val="20"/>
              </w:rPr>
            </w:pPr>
          </w:p>
        </w:tc>
        <w:tc>
          <w:tcPr>
            <w:tcW w:w="2093" w:type="dxa"/>
          </w:tcPr>
          <w:p w14:paraId="021F076A"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937" w:type="dxa"/>
          </w:tcPr>
          <w:p w14:paraId="7B6C1D15"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53" w:type="dxa"/>
          </w:tcPr>
          <w:p w14:paraId="7DA4BBF1"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5" w:type="dxa"/>
          </w:tcPr>
          <w:p w14:paraId="33CB137F" w14:textId="77777777" w:rsidR="00F575A7" w:rsidRPr="007F5889" w:rsidRDefault="00F575A7" w:rsidP="009421B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6A2A459A" w14:textId="77777777" w:rsidR="00F575A7" w:rsidRDefault="00F575A7" w:rsidP="008D50B0">
      <w:pPr>
        <w:pStyle w:val="parag1"/>
        <w:ind w:left="0" w:firstLine="720"/>
      </w:pPr>
    </w:p>
    <w:p w14:paraId="5410167C" w14:textId="3753EDB4" w:rsidR="00727F1D" w:rsidRDefault="00727F1D" w:rsidP="008D50B0">
      <w:pPr>
        <w:pStyle w:val="parag1"/>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bookmarkStart w:id="10" w:name="_Toc209523366"/>
      <w:r>
        <w:rPr>
          <w:lang w:val="id-ID"/>
        </w:rPr>
        <w:t>Ruang Lingkup Penelitian</w:t>
      </w:r>
      <w:bookmarkEnd w:id="10"/>
    </w:p>
    <w:p w14:paraId="4DA33CB6" w14:textId="26FDC09D" w:rsidR="007A2F5D" w:rsidRPr="007A2F5D" w:rsidRDefault="007A2F5D" w:rsidP="007A2F5D">
      <w:pPr>
        <w:spacing w:after="0" w:line="240" w:lineRule="auto"/>
        <w:jc w:val="center"/>
        <w:rPr>
          <w:rFonts w:eastAsia="Times New Roman"/>
          <w:szCs w:val="24"/>
          <w:lang w:val="id-ID" w:eastAsia="id-ID"/>
        </w:rPr>
      </w:pPr>
      <w:r w:rsidRPr="007A2F5D">
        <w:rPr>
          <w:rFonts w:eastAsia="Times New Roman"/>
          <w:b/>
          <w:bCs/>
          <w:szCs w:val="24"/>
          <w:lang w:val="id-ID" w:eastAsia="id-ID"/>
        </w:rPr>
        <w:t xml:space="preserve">Tabel </w:t>
      </w:r>
      <w:r>
        <w:rPr>
          <w:rFonts w:eastAsia="Times New Roman"/>
          <w:b/>
          <w:bCs/>
          <w:szCs w:val="24"/>
          <w:lang w:val="id-ID" w:eastAsia="id-ID"/>
        </w:rPr>
        <w:t>2.</w:t>
      </w:r>
      <w:r w:rsidRPr="007A2F5D">
        <w:rPr>
          <w:rFonts w:eastAsia="Times New Roman"/>
          <w:b/>
          <w:bCs/>
          <w:szCs w:val="24"/>
          <w:lang w:val="id-ID" w:eastAsia="id-ID"/>
        </w:rPr>
        <w:t xml:space="preserve"> Hubungan </w:t>
      </w:r>
      <w:r w:rsidRPr="007A2F5D">
        <w:rPr>
          <w:rFonts w:eastAsia="MS Gothic"/>
          <w:b/>
          <w:bCs/>
          <w:szCs w:val="24"/>
          <w:lang w:val="id-ID" w:eastAsia="id-ID"/>
        </w:rPr>
        <w:t>Jenis Kelamin dan</w:t>
      </w:r>
      <w:r w:rsidRPr="007A2F5D">
        <w:rPr>
          <w:rFonts w:eastAsia="Times New Roman"/>
          <w:b/>
          <w:bCs/>
          <w:szCs w:val="24"/>
          <w:lang w:val="id-ID" w:eastAsia="id-ID"/>
        </w:rPr>
        <w:t xml:space="preserve"> </w:t>
      </w:r>
      <w:r w:rsidRPr="007A2F5D">
        <w:rPr>
          <w:rFonts w:eastAsia="Times New Roman"/>
          <w:szCs w:val="24"/>
          <w:lang w:val="id-ID" w:eastAsia="id-ID"/>
        </w:rPr>
        <w:t xml:space="preserve">Pendidikan  </w:t>
      </w:r>
    </w:p>
    <w:p w14:paraId="0A5D00DD" w14:textId="77777777" w:rsidR="007A2F5D" w:rsidRPr="007A2F5D" w:rsidRDefault="007A2F5D" w:rsidP="007A2F5D">
      <w:pPr>
        <w:spacing w:after="0" w:line="240" w:lineRule="auto"/>
        <w:jc w:val="center"/>
        <w:rPr>
          <w:rFonts w:eastAsia="Times New Roman"/>
          <w:szCs w:val="24"/>
          <w:lang w:val="id-ID" w:eastAsia="id-ID"/>
        </w:rPr>
      </w:pPr>
      <w:r w:rsidRPr="007A2F5D">
        <w:rPr>
          <w:rFonts w:eastAsia="Times New Roman"/>
          <w:b/>
          <w:bCs/>
          <w:szCs w:val="24"/>
          <w:lang w:val="id-ID" w:eastAsia="id-ID"/>
        </w:rPr>
        <w:t>dengan Kepatuhan Pengobatan n= 152</w:t>
      </w:r>
    </w:p>
    <w:tbl>
      <w:tblPr>
        <w:tblStyle w:val="TableGrid1"/>
        <w:tblW w:w="7923" w:type="dxa"/>
        <w:jc w:val="center"/>
        <w:tblInd w:w="0" w:type="dxa"/>
        <w:tblLook w:val="04A0" w:firstRow="1" w:lastRow="0" w:firstColumn="1" w:lastColumn="0" w:noHBand="0" w:noVBand="1"/>
      </w:tblPr>
      <w:tblGrid>
        <w:gridCol w:w="2376"/>
        <w:gridCol w:w="1349"/>
        <w:gridCol w:w="1501"/>
        <w:gridCol w:w="1280"/>
        <w:gridCol w:w="1417"/>
      </w:tblGrid>
      <w:tr w:rsidR="007A2F5D" w:rsidRPr="007A2F5D" w14:paraId="24838E44" w14:textId="77777777" w:rsidTr="007A2F5D">
        <w:trPr>
          <w:tblHeader/>
          <w:jc w:val="center"/>
        </w:trPr>
        <w:tc>
          <w:tcPr>
            <w:tcW w:w="2376" w:type="dxa"/>
            <w:tcBorders>
              <w:top w:val="single" w:sz="4" w:space="0" w:color="000000"/>
              <w:left w:val="single" w:sz="4" w:space="0" w:color="000000"/>
              <w:bottom w:val="single" w:sz="4" w:space="0" w:color="000000"/>
              <w:right w:val="single" w:sz="4" w:space="0" w:color="000000"/>
            </w:tcBorders>
            <w:hideMark/>
          </w:tcPr>
          <w:p w14:paraId="2CF6E398"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Variabel</w:t>
            </w:r>
          </w:p>
        </w:tc>
        <w:tc>
          <w:tcPr>
            <w:tcW w:w="1349" w:type="dxa"/>
            <w:tcBorders>
              <w:top w:val="single" w:sz="4" w:space="0" w:color="000000"/>
              <w:left w:val="single" w:sz="4" w:space="0" w:color="000000"/>
              <w:bottom w:val="single" w:sz="4" w:space="0" w:color="000000"/>
              <w:right w:val="single" w:sz="4" w:space="0" w:color="000000"/>
            </w:tcBorders>
            <w:hideMark/>
          </w:tcPr>
          <w:p w14:paraId="168618BC"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Mean</w:t>
            </w:r>
          </w:p>
        </w:tc>
        <w:tc>
          <w:tcPr>
            <w:tcW w:w="1501" w:type="dxa"/>
            <w:tcBorders>
              <w:top w:val="single" w:sz="4" w:space="0" w:color="000000"/>
              <w:left w:val="single" w:sz="4" w:space="0" w:color="000000"/>
              <w:bottom w:val="single" w:sz="4" w:space="0" w:color="000000"/>
              <w:right w:val="single" w:sz="4" w:space="0" w:color="000000"/>
            </w:tcBorders>
            <w:hideMark/>
          </w:tcPr>
          <w:p w14:paraId="316FA7F5" w14:textId="77777777" w:rsidR="007A2F5D" w:rsidRPr="007A2F5D" w:rsidRDefault="007A2F5D" w:rsidP="007A2F5D">
            <w:pPr>
              <w:spacing w:after="0"/>
              <w:jc w:val="center"/>
              <w:rPr>
                <w:rFonts w:eastAsia="MS Gothic"/>
                <w:bCs/>
                <w:szCs w:val="24"/>
                <w:vertAlign w:val="superscript"/>
                <w:lang w:eastAsia="id-ID"/>
              </w:rPr>
            </w:pPr>
            <w:r w:rsidRPr="007A2F5D">
              <w:rPr>
                <w:rFonts w:eastAsia="MS Gothic"/>
                <w:b/>
                <w:bCs/>
                <w:szCs w:val="24"/>
                <w:lang w:eastAsia="id-ID"/>
              </w:rPr>
              <w:t>SD</w:t>
            </w:r>
          </w:p>
        </w:tc>
        <w:tc>
          <w:tcPr>
            <w:tcW w:w="1280" w:type="dxa"/>
            <w:tcBorders>
              <w:top w:val="single" w:sz="4" w:space="0" w:color="000000"/>
              <w:left w:val="single" w:sz="4" w:space="0" w:color="000000"/>
              <w:bottom w:val="single" w:sz="4" w:space="0" w:color="000000"/>
              <w:right w:val="single" w:sz="4" w:space="0" w:color="000000"/>
            </w:tcBorders>
            <w:hideMark/>
          </w:tcPr>
          <w:p w14:paraId="238B3CAB"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SE</w:t>
            </w:r>
          </w:p>
        </w:tc>
        <w:tc>
          <w:tcPr>
            <w:tcW w:w="1417" w:type="dxa"/>
            <w:tcBorders>
              <w:top w:val="single" w:sz="4" w:space="0" w:color="000000"/>
              <w:left w:val="single" w:sz="4" w:space="0" w:color="000000"/>
              <w:bottom w:val="single" w:sz="4" w:space="0" w:color="000000"/>
              <w:right w:val="single" w:sz="4" w:space="0" w:color="000000"/>
            </w:tcBorders>
            <w:hideMark/>
          </w:tcPr>
          <w:p w14:paraId="2FA33DB8" w14:textId="77777777" w:rsidR="007A2F5D" w:rsidRPr="007A2F5D" w:rsidRDefault="007A2F5D" w:rsidP="007A2F5D">
            <w:pPr>
              <w:spacing w:after="0"/>
              <w:jc w:val="center"/>
              <w:rPr>
                <w:rFonts w:eastAsia="MS Gothic"/>
                <w:bCs/>
                <w:szCs w:val="24"/>
                <w:lang w:eastAsia="id-ID"/>
              </w:rPr>
            </w:pPr>
            <w:r w:rsidRPr="007A2F5D">
              <w:rPr>
                <w:rFonts w:eastAsia="MS Gothic"/>
                <w:b/>
                <w:bCs/>
                <w:szCs w:val="24"/>
                <w:lang w:eastAsia="id-ID"/>
              </w:rPr>
              <w:t xml:space="preserve">P </w:t>
            </w:r>
            <w:r w:rsidRPr="007A2F5D">
              <w:rPr>
                <w:rFonts w:eastAsia="MS Gothic"/>
                <w:b/>
                <w:bCs/>
                <w:i/>
                <w:szCs w:val="24"/>
                <w:lang w:eastAsia="id-ID"/>
              </w:rPr>
              <w:t>value</w:t>
            </w:r>
          </w:p>
        </w:tc>
      </w:tr>
      <w:tr w:rsidR="007A2F5D" w:rsidRPr="007A2F5D" w14:paraId="19FD531A" w14:textId="77777777" w:rsidTr="007A2F5D">
        <w:trPr>
          <w:jc w:val="center"/>
        </w:trPr>
        <w:tc>
          <w:tcPr>
            <w:tcW w:w="7923" w:type="dxa"/>
            <w:gridSpan w:val="5"/>
            <w:tcBorders>
              <w:top w:val="single" w:sz="4" w:space="0" w:color="000000"/>
              <w:left w:val="single" w:sz="4" w:space="0" w:color="000000"/>
              <w:bottom w:val="single" w:sz="4" w:space="0" w:color="000000"/>
              <w:right w:val="single" w:sz="4" w:space="0" w:color="000000"/>
            </w:tcBorders>
            <w:hideMark/>
          </w:tcPr>
          <w:p w14:paraId="65F5990C" w14:textId="77777777" w:rsidR="007A2F5D" w:rsidRPr="007A2F5D" w:rsidRDefault="007A2F5D" w:rsidP="007A2F5D">
            <w:pPr>
              <w:spacing w:after="0" w:line="276" w:lineRule="auto"/>
              <w:rPr>
                <w:rFonts w:eastAsia="MS Gothic"/>
                <w:bCs/>
                <w:szCs w:val="24"/>
                <w:lang w:eastAsia="id-ID"/>
              </w:rPr>
            </w:pPr>
            <w:r w:rsidRPr="007A2F5D">
              <w:rPr>
                <w:rFonts w:eastAsia="Times New Roman"/>
                <w:b/>
                <w:szCs w:val="24"/>
                <w:lang w:eastAsia="id-ID"/>
              </w:rPr>
              <w:t>Jenis Kelamin</w:t>
            </w:r>
          </w:p>
        </w:tc>
      </w:tr>
      <w:tr w:rsidR="007A2F5D" w:rsidRPr="007A2F5D" w14:paraId="3A07713D"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2669DBF2"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Laki-laki</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4627A20A"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4.33</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79802C47"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1.758</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452F870B"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338</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hideMark/>
          </w:tcPr>
          <w:p w14:paraId="4B5C9686"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183</w:t>
            </w:r>
          </w:p>
        </w:tc>
      </w:tr>
      <w:tr w:rsidR="007A2F5D" w:rsidRPr="007A2F5D" w14:paraId="05ECFAF8"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4A9013D7"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Perempuan</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1456016A"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4.77</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4280FEF9"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1.508</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69C26A86" w14:textId="77777777" w:rsidR="007A2F5D" w:rsidRPr="007A2F5D" w:rsidRDefault="007A2F5D" w:rsidP="007A2F5D">
            <w:pPr>
              <w:spacing w:after="0" w:line="320" w:lineRule="atLeast"/>
              <w:jc w:val="center"/>
              <w:rPr>
                <w:rFonts w:eastAsia="Times New Roman"/>
                <w:szCs w:val="24"/>
                <w:lang w:eastAsia="id-ID"/>
              </w:rPr>
            </w:pPr>
            <w:r w:rsidRPr="007A2F5D">
              <w:rPr>
                <w:rFonts w:eastAsia="Times New Roman"/>
                <w:szCs w:val="24"/>
                <w:lang w:eastAsia="id-ID"/>
              </w:rPr>
              <w:t>0.13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7D8F3D" w14:textId="77777777" w:rsidR="007A2F5D" w:rsidRPr="007A2F5D" w:rsidRDefault="007A2F5D" w:rsidP="007A2F5D">
            <w:pPr>
              <w:spacing w:after="0" w:line="240" w:lineRule="auto"/>
              <w:jc w:val="left"/>
              <w:rPr>
                <w:rFonts w:eastAsia="Times New Roman"/>
                <w:szCs w:val="24"/>
                <w:lang w:eastAsia="id-ID"/>
              </w:rPr>
            </w:pPr>
          </w:p>
        </w:tc>
      </w:tr>
      <w:tr w:rsidR="007A2F5D" w:rsidRPr="007A2F5D" w14:paraId="045FC956" w14:textId="77777777" w:rsidTr="007A2F5D">
        <w:trPr>
          <w:jc w:val="center"/>
        </w:trPr>
        <w:tc>
          <w:tcPr>
            <w:tcW w:w="7923" w:type="dxa"/>
            <w:gridSpan w:val="5"/>
            <w:tcBorders>
              <w:top w:val="single" w:sz="4" w:space="0" w:color="000000"/>
              <w:left w:val="single" w:sz="4" w:space="0" w:color="000000"/>
              <w:bottom w:val="single" w:sz="4" w:space="0" w:color="000000"/>
              <w:right w:val="single" w:sz="4" w:space="0" w:color="000000"/>
            </w:tcBorders>
            <w:hideMark/>
          </w:tcPr>
          <w:p w14:paraId="6F64AD78" w14:textId="77777777" w:rsidR="007A2F5D" w:rsidRPr="007A2F5D" w:rsidRDefault="007A2F5D" w:rsidP="007A2F5D">
            <w:pPr>
              <w:spacing w:after="0" w:line="276" w:lineRule="auto"/>
              <w:rPr>
                <w:rFonts w:eastAsia="MS Gothic"/>
                <w:bCs/>
                <w:szCs w:val="24"/>
                <w:lang w:eastAsia="id-ID"/>
              </w:rPr>
            </w:pPr>
            <w:r w:rsidRPr="007A2F5D">
              <w:rPr>
                <w:rFonts w:eastAsia="Times New Roman"/>
                <w:b/>
                <w:szCs w:val="24"/>
                <w:lang w:eastAsia="id-ID"/>
              </w:rPr>
              <w:t xml:space="preserve">Pendidikan </w:t>
            </w:r>
          </w:p>
        </w:tc>
      </w:tr>
      <w:tr w:rsidR="007A2F5D" w:rsidRPr="007A2F5D" w14:paraId="74459D15"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69BB9BB7"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lt; SMA</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5D51B384"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4.76</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2260A858"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1.522</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71270631"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0.127</w:t>
            </w:r>
          </w:p>
        </w:tc>
        <w:tc>
          <w:tcPr>
            <w:tcW w:w="1417" w:type="dxa"/>
            <w:vMerge w:val="restart"/>
            <w:tcBorders>
              <w:top w:val="single" w:sz="4" w:space="0" w:color="000000"/>
              <w:left w:val="single" w:sz="4" w:space="0" w:color="000000"/>
              <w:bottom w:val="single" w:sz="4" w:space="0" w:color="000000"/>
              <w:right w:val="single" w:sz="4" w:space="0" w:color="000000"/>
            </w:tcBorders>
          </w:tcPr>
          <w:p w14:paraId="012577EC" w14:textId="77777777" w:rsidR="007A2F5D" w:rsidRPr="007A2F5D" w:rsidRDefault="007A2F5D" w:rsidP="007A2F5D">
            <w:pPr>
              <w:spacing w:after="0" w:line="240" w:lineRule="auto"/>
              <w:jc w:val="center"/>
              <w:rPr>
                <w:rFonts w:eastAsia="Times New Roman"/>
                <w:color w:val="000000"/>
                <w:szCs w:val="24"/>
                <w:lang w:eastAsia="id-ID"/>
              </w:rPr>
            </w:pPr>
          </w:p>
          <w:p w14:paraId="15763E6D" w14:textId="77777777" w:rsidR="007A2F5D" w:rsidRPr="007A2F5D" w:rsidRDefault="007A2F5D" w:rsidP="007A2F5D">
            <w:pPr>
              <w:spacing w:after="0" w:line="240" w:lineRule="auto"/>
              <w:jc w:val="center"/>
              <w:rPr>
                <w:rFonts w:eastAsia="MS Gothic"/>
                <w:bCs/>
                <w:szCs w:val="24"/>
                <w:lang w:eastAsia="id-ID"/>
              </w:rPr>
            </w:pPr>
            <w:r w:rsidRPr="007A2F5D">
              <w:rPr>
                <w:rFonts w:eastAsia="Times New Roman"/>
                <w:color w:val="000000"/>
                <w:szCs w:val="24"/>
                <w:lang w:eastAsia="id-ID"/>
              </w:rPr>
              <w:t>0.</w:t>
            </w:r>
            <w:r w:rsidRPr="007A2F5D">
              <w:rPr>
                <w:rFonts w:eastAsia="Times New Roman"/>
                <w:szCs w:val="24"/>
                <w:lang w:eastAsia="id-ID"/>
              </w:rPr>
              <w:t>034</w:t>
            </w:r>
          </w:p>
        </w:tc>
      </w:tr>
      <w:tr w:rsidR="007A2F5D" w:rsidRPr="007A2F5D" w14:paraId="5F272F53" w14:textId="77777777" w:rsidTr="007A2F5D">
        <w:trPr>
          <w:jc w:val="center"/>
        </w:trPr>
        <w:tc>
          <w:tcPr>
            <w:tcW w:w="2376" w:type="dxa"/>
            <w:tcBorders>
              <w:top w:val="single" w:sz="4" w:space="0" w:color="000000"/>
              <w:left w:val="single" w:sz="4" w:space="0" w:color="000000"/>
              <w:bottom w:val="single" w:sz="4" w:space="0" w:color="000000"/>
              <w:right w:val="single" w:sz="4" w:space="0" w:color="000000"/>
            </w:tcBorders>
            <w:hideMark/>
          </w:tcPr>
          <w:p w14:paraId="2DA830E5" w14:textId="77777777" w:rsidR="007A2F5D" w:rsidRPr="007A2F5D" w:rsidRDefault="007A2F5D" w:rsidP="007A2F5D">
            <w:pPr>
              <w:spacing w:after="0" w:line="276" w:lineRule="auto"/>
              <w:rPr>
                <w:rFonts w:eastAsia="Times New Roman"/>
                <w:szCs w:val="24"/>
                <w:lang w:eastAsia="id-ID"/>
              </w:rPr>
            </w:pPr>
            <w:r w:rsidRPr="007A2F5D">
              <w:rPr>
                <w:rFonts w:eastAsia="Times New Roman"/>
                <w:szCs w:val="24"/>
                <w:lang w:eastAsia="id-ID"/>
              </w:rPr>
              <w:t>≥ SMA</w:t>
            </w:r>
          </w:p>
        </w:tc>
        <w:tc>
          <w:tcPr>
            <w:tcW w:w="1349" w:type="dxa"/>
            <w:tcBorders>
              <w:top w:val="single" w:sz="4" w:space="0" w:color="000000"/>
              <w:left w:val="single" w:sz="4" w:space="0" w:color="000000"/>
              <w:bottom w:val="single" w:sz="4" w:space="0" w:color="000000"/>
              <w:right w:val="single" w:sz="4" w:space="0" w:color="000000"/>
            </w:tcBorders>
            <w:vAlign w:val="center"/>
            <w:hideMark/>
          </w:tcPr>
          <w:p w14:paraId="28687F9C"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3.56</w:t>
            </w:r>
          </w:p>
        </w:tc>
        <w:tc>
          <w:tcPr>
            <w:tcW w:w="1501" w:type="dxa"/>
            <w:tcBorders>
              <w:top w:val="single" w:sz="4" w:space="0" w:color="000000"/>
              <w:left w:val="single" w:sz="4" w:space="0" w:color="000000"/>
              <w:bottom w:val="single" w:sz="4" w:space="0" w:color="000000"/>
              <w:right w:val="single" w:sz="4" w:space="0" w:color="000000"/>
            </w:tcBorders>
            <w:vAlign w:val="center"/>
            <w:hideMark/>
          </w:tcPr>
          <w:p w14:paraId="4BF442E9"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1.860</w:t>
            </w:r>
          </w:p>
        </w:tc>
        <w:tc>
          <w:tcPr>
            <w:tcW w:w="1280" w:type="dxa"/>
            <w:tcBorders>
              <w:top w:val="single" w:sz="4" w:space="0" w:color="000000"/>
              <w:left w:val="single" w:sz="4" w:space="0" w:color="000000"/>
              <w:bottom w:val="single" w:sz="4" w:space="0" w:color="000000"/>
              <w:right w:val="single" w:sz="4" w:space="0" w:color="000000"/>
            </w:tcBorders>
            <w:vAlign w:val="center"/>
            <w:hideMark/>
          </w:tcPr>
          <w:p w14:paraId="74B7CA2B" w14:textId="77777777" w:rsidR="007A2F5D" w:rsidRPr="007A2F5D" w:rsidRDefault="007A2F5D" w:rsidP="007A2F5D">
            <w:pPr>
              <w:spacing w:after="0" w:line="240" w:lineRule="auto"/>
              <w:jc w:val="center"/>
              <w:rPr>
                <w:rFonts w:eastAsia="Times New Roman"/>
                <w:szCs w:val="24"/>
                <w:lang w:eastAsia="id-ID"/>
              </w:rPr>
            </w:pPr>
            <w:r w:rsidRPr="007A2F5D">
              <w:rPr>
                <w:rFonts w:eastAsia="Times New Roman"/>
                <w:szCs w:val="24"/>
                <w:lang w:eastAsia="id-ID"/>
              </w:rPr>
              <w:t>0.658</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9D3D88B" w14:textId="77777777" w:rsidR="007A2F5D" w:rsidRPr="007A2F5D" w:rsidRDefault="007A2F5D" w:rsidP="007A2F5D">
            <w:pPr>
              <w:spacing w:after="0" w:line="240" w:lineRule="auto"/>
              <w:jc w:val="left"/>
              <w:rPr>
                <w:rFonts w:eastAsia="MS Gothic"/>
                <w:bCs/>
                <w:szCs w:val="24"/>
                <w:lang w:eastAsia="id-ID"/>
              </w:rPr>
            </w:pPr>
          </w:p>
        </w:tc>
      </w:tr>
    </w:tbl>
    <w:p w14:paraId="7D4F7364" w14:textId="77777777" w:rsidR="007A2F5D" w:rsidRPr="007A2F5D" w:rsidRDefault="007A2F5D" w:rsidP="007A2F5D">
      <w:pPr>
        <w:spacing w:after="0"/>
        <w:rPr>
          <w:rFonts w:eastAsia="Times New Roman"/>
          <w:bCs/>
          <w:i/>
          <w:szCs w:val="24"/>
          <w:lang w:val="id-ID" w:eastAsia="id-ID"/>
        </w:rPr>
      </w:pPr>
      <w:r w:rsidRPr="007A2F5D">
        <w:rPr>
          <w:rFonts w:eastAsia="Times New Roman"/>
          <w:b/>
          <w:bCs/>
          <w:i/>
          <w:szCs w:val="24"/>
          <w:lang w:val="id-ID" w:eastAsia="id-ID"/>
        </w:rPr>
        <w:t xml:space="preserve">    Sumber: Data Primer, 2025 </w:t>
      </w:r>
    </w:p>
    <w:p w14:paraId="6C0AC746" w14:textId="20CD11DC" w:rsidR="007A2F5D" w:rsidRPr="007A2F5D" w:rsidRDefault="007A2F5D" w:rsidP="007A2F5D">
      <w:pPr>
        <w:spacing w:after="0"/>
        <w:ind w:firstLine="720"/>
        <w:rPr>
          <w:rFonts w:eastAsia="Times New Roman"/>
          <w:szCs w:val="24"/>
          <w:lang w:eastAsia="id-ID"/>
        </w:rPr>
      </w:pPr>
      <w:r w:rsidRPr="007A2F5D">
        <w:rPr>
          <w:rFonts w:eastAsia="Times New Roman"/>
          <w:szCs w:val="24"/>
          <w:lang w:eastAsia="id-ID"/>
        </w:rPr>
        <w:t xml:space="preserve">Berdasarkan tabel </w:t>
      </w:r>
      <w:r>
        <w:rPr>
          <w:rFonts w:eastAsia="Times New Roman"/>
          <w:szCs w:val="24"/>
          <w:lang w:eastAsia="id-ID"/>
        </w:rPr>
        <w:t xml:space="preserve">2 </w:t>
      </w:r>
      <w:r w:rsidRPr="007A2F5D">
        <w:rPr>
          <w:rFonts w:eastAsia="Times New Roman"/>
          <w:szCs w:val="24"/>
          <w:lang w:eastAsia="id-ID"/>
        </w:rPr>
        <w:t xml:space="preserve"> uji t-test independen diperoleh rata-rata kepatuhan pada </w:t>
      </w:r>
      <w:r w:rsidRPr="007A2F5D">
        <w:rPr>
          <w:rFonts w:eastAsia="MS Gothic"/>
          <w:b/>
          <w:bCs/>
          <w:szCs w:val="24"/>
          <w:lang w:eastAsia="id-ID"/>
        </w:rPr>
        <w:t>perempuan (mean = 4.77)</w:t>
      </w:r>
      <w:r w:rsidRPr="007A2F5D">
        <w:rPr>
          <w:rFonts w:eastAsia="Times New Roman"/>
          <w:szCs w:val="24"/>
          <w:lang w:eastAsia="id-ID"/>
        </w:rPr>
        <w:t xml:space="preserve"> lebih tinggi dibandingkan </w:t>
      </w:r>
      <w:r w:rsidRPr="007A2F5D">
        <w:rPr>
          <w:rFonts w:eastAsia="MS Gothic"/>
          <w:b/>
          <w:bCs/>
          <w:szCs w:val="24"/>
          <w:lang w:eastAsia="id-ID"/>
        </w:rPr>
        <w:t>laki-laki (mean = 4.33)</w:t>
      </w:r>
      <w:r w:rsidRPr="007A2F5D">
        <w:rPr>
          <w:rFonts w:eastAsia="Times New Roman"/>
          <w:szCs w:val="24"/>
          <w:lang w:eastAsia="id-ID"/>
        </w:rPr>
        <w:t xml:space="preserve">. Namun, nilai </w:t>
      </w:r>
      <w:r w:rsidRPr="007A2F5D">
        <w:rPr>
          <w:rFonts w:eastAsia="MS Gothic"/>
          <w:b/>
          <w:bCs/>
          <w:szCs w:val="24"/>
          <w:lang w:eastAsia="id-ID"/>
        </w:rPr>
        <w:t>p = 0.183</w:t>
      </w:r>
      <w:r w:rsidRPr="007A2F5D">
        <w:rPr>
          <w:rFonts w:eastAsia="Times New Roman"/>
          <w:szCs w:val="24"/>
          <w:lang w:eastAsia="id-ID"/>
        </w:rPr>
        <w:t xml:space="preserve"> &gt;0.05 menunjukkan bahwa </w:t>
      </w:r>
      <w:r w:rsidRPr="007A2F5D">
        <w:rPr>
          <w:rFonts w:eastAsia="MS Gothic"/>
          <w:b/>
          <w:bCs/>
          <w:szCs w:val="24"/>
          <w:lang w:eastAsia="id-ID"/>
        </w:rPr>
        <w:t>perbedaan tersebut tidak signifikan secara statistik</w:t>
      </w:r>
      <w:r w:rsidRPr="007A2F5D">
        <w:rPr>
          <w:rFonts w:eastAsia="Times New Roman"/>
          <w:b/>
          <w:szCs w:val="24"/>
          <w:lang w:eastAsia="id-ID"/>
        </w:rPr>
        <w:t xml:space="preserve">. </w:t>
      </w:r>
      <w:r w:rsidRPr="007A2F5D">
        <w:rPr>
          <w:rFonts w:eastAsia="Times New Roman"/>
          <w:szCs w:val="24"/>
          <w:lang w:eastAsia="id-ID"/>
        </w:rPr>
        <w:t xml:space="preserve">Rata-rata kepatuhan pada responden dengan pendidikan </w:t>
      </w:r>
      <w:r w:rsidRPr="007A2F5D">
        <w:rPr>
          <w:rFonts w:eastAsia="MS Gothic"/>
          <w:b/>
          <w:bCs/>
          <w:szCs w:val="24"/>
          <w:lang w:eastAsia="id-ID"/>
        </w:rPr>
        <w:t>&lt; SMA (mean = 4.76)</w:t>
      </w:r>
      <w:r w:rsidRPr="007A2F5D">
        <w:rPr>
          <w:rFonts w:eastAsia="Times New Roman"/>
          <w:szCs w:val="24"/>
          <w:lang w:eastAsia="id-ID"/>
        </w:rPr>
        <w:t xml:space="preserve"> lebih tinggi dibandingkan yang berpendidikan </w:t>
      </w:r>
      <w:r w:rsidRPr="007A2F5D">
        <w:rPr>
          <w:rFonts w:eastAsia="MS Gothic"/>
          <w:b/>
          <w:bCs/>
          <w:szCs w:val="24"/>
          <w:lang w:eastAsia="id-ID"/>
        </w:rPr>
        <w:t>≥ SMA (mean = 3.56)</w:t>
      </w:r>
      <w:r w:rsidRPr="007A2F5D">
        <w:rPr>
          <w:rFonts w:eastAsia="Times New Roman"/>
          <w:szCs w:val="24"/>
          <w:lang w:eastAsia="id-ID"/>
        </w:rPr>
        <w:t>.</w:t>
      </w:r>
      <w:r w:rsidRPr="007A2F5D">
        <w:rPr>
          <w:rFonts w:eastAsia="Times New Roman"/>
          <w:b/>
          <w:szCs w:val="24"/>
          <w:lang w:eastAsia="id-ID"/>
        </w:rPr>
        <w:t xml:space="preserve"> </w:t>
      </w:r>
      <w:r w:rsidRPr="007A2F5D">
        <w:rPr>
          <w:rFonts w:eastAsia="Times New Roman"/>
          <w:szCs w:val="24"/>
          <w:lang w:eastAsia="id-ID"/>
        </w:rPr>
        <w:t xml:space="preserve">Nilai </w:t>
      </w:r>
      <w:r w:rsidRPr="007A2F5D">
        <w:rPr>
          <w:rFonts w:eastAsia="MS Gothic"/>
          <w:b/>
          <w:bCs/>
          <w:szCs w:val="24"/>
          <w:lang w:eastAsia="id-ID"/>
        </w:rPr>
        <w:t>p = 0.034</w:t>
      </w:r>
      <w:r w:rsidRPr="007A2F5D">
        <w:rPr>
          <w:rFonts w:eastAsia="Times New Roman"/>
          <w:szCs w:val="24"/>
          <w:lang w:eastAsia="id-ID"/>
        </w:rPr>
        <w:t xml:space="preserve"> &lt;0.05 menunjukkan bahwa </w:t>
      </w:r>
      <w:r w:rsidRPr="007A2F5D">
        <w:rPr>
          <w:rFonts w:eastAsia="MS Gothic"/>
          <w:b/>
          <w:bCs/>
          <w:szCs w:val="24"/>
          <w:lang w:eastAsia="id-ID"/>
        </w:rPr>
        <w:t>perbedaan ini signifikan secara statistik</w:t>
      </w:r>
      <w:r w:rsidRPr="007A2F5D">
        <w:rPr>
          <w:rFonts w:eastAsia="Times New Roman"/>
          <w:szCs w:val="24"/>
          <w:lang w:eastAsia="id-ID"/>
        </w:rPr>
        <w:t>.</w:t>
      </w:r>
    </w:p>
    <w:p w14:paraId="6C2B5A89" w14:textId="77777777" w:rsidR="007A2F5D" w:rsidRDefault="007A2F5D" w:rsidP="008D50B0">
      <w:pPr>
        <w:pStyle w:val="parag1"/>
        <w:ind w:left="0" w:firstLine="720"/>
        <w:rPr>
          <w:lang w:val="id-ID"/>
        </w:rPr>
      </w:pPr>
    </w:p>
    <w:p w14:paraId="6DEBA3AC" w14:textId="77777777" w:rsidR="00F575A7" w:rsidRDefault="00F575A7" w:rsidP="00F575A7">
      <w:pPr>
        <w:pStyle w:val="parag1"/>
        <w:ind w:left="0" w:firstLine="720"/>
        <w:rPr>
          <w:lang w:val="id-ID"/>
        </w:rPr>
      </w:pPr>
      <w:r>
        <w:t xml:space="preserve">Lorem ipsum dolor sit amet, consectetur adipiscing elit, sed do eiusmod tempor incididunt ut labore et dolore magna aliqua. Ut enim ad minim veniam, quis </w:t>
      </w:r>
      <w:r>
        <w:lastRenderedPageBreak/>
        <w:t>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0A3B48C8"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F63E9D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570F8885"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r w:rsidRPr="00F575A7">
        <w:rPr>
          <w:rFonts w:eastAsia="Book Antiqua"/>
          <w:noProof/>
          <w:color w:val="000000" w:themeColor="text1"/>
          <w:szCs w:val="24"/>
          <w:lang w:eastAsia="en-ID"/>
        </w:rPr>
        <w:drawing>
          <wp:anchor distT="0" distB="0" distL="114300" distR="114300" simplePos="0" relativeHeight="251661312" behindDoc="0" locked="0" layoutInCell="1" allowOverlap="1" wp14:anchorId="77D10691" wp14:editId="420012F7">
            <wp:simplePos x="0" y="0"/>
            <wp:positionH relativeFrom="column">
              <wp:posOffset>112395</wp:posOffset>
            </wp:positionH>
            <wp:positionV relativeFrom="paragraph">
              <wp:posOffset>106680</wp:posOffset>
            </wp:positionV>
            <wp:extent cx="4924425" cy="2549525"/>
            <wp:effectExtent l="19050" t="19050" r="28575" b="22225"/>
            <wp:wrapNone/>
            <wp:docPr id="4653227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22718" name="Picture 1" descr="A screenshot of a computer&#10;&#10;AI-generated content may be incorrect."/>
                    <pic:cNvPicPr/>
                  </pic:nvPicPr>
                  <pic:blipFill rotWithShape="1">
                    <a:blip r:embed="rId15">
                      <a:extLst>
                        <a:ext uri="{28A0092B-C50C-407E-A947-70E740481C1C}">
                          <a14:useLocalDpi xmlns:a14="http://schemas.microsoft.com/office/drawing/2010/main" val="0"/>
                        </a:ext>
                      </a:extLst>
                    </a:blip>
                    <a:srcRect t="19735"/>
                    <a:stretch/>
                  </pic:blipFill>
                  <pic:spPr bwMode="auto">
                    <a:xfrm>
                      <a:off x="0" y="0"/>
                      <a:ext cx="4937925" cy="2556514"/>
                    </a:xfrm>
                    <a:prstGeom prst="rect">
                      <a:avLst/>
                    </a:prstGeom>
                    <a:ln>
                      <a:solidFill>
                        <a:srgbClr val="FFC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F529D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D53CB12"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32A22577"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1841B5A"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141A0C5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4658F5E5"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5DDE2F2D"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2FC4BB26"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294C6691"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p>
    <w:p w14:paraId="73078045" w14:textId="77777777"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p>
    <w:p w14:paraId="01D0CEBB" w14:textId="0825DBC1"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r w:rsidRPr="00F575A7">
        <w:rPr>
          <w:rFonts w:eastAsia="Book Antiqua"/>
          <w:color w:val="000000" w:themeColor="text1"/>
          <w:szCs w:val="24"/>
          <w:lang w:eastAsia="en-ID"/>
        </w:rPr>
        <w:t xml:space="preserve">Gambar </w:t>
      </w:r>
      <w:r>
        <w:rPr>
          <w:rFonts w:eastAsia="Book Antiqua"/>
          <w:color w:val="000000" w:themeColor="text1"/>
          <w:szCs w:val="24"/>
          <w:lang w:eastAsia="en-ID"/>
        </w:rPr>
        <w:t>1</w:t>
      </w:r>
      <w:r w:rsidRPr="00F575A7">
        <w:rPr>
          <w:rFonts w:eastAsia="Book Antiqua"/>
          <w:color w:val="000000" w:themeColor="text1"/>
          <w:szCs w:val="24"/>
          <w:lang w:eastAsia="en-ID"/>
        </w:rPr>
        <w:t xml:space="preserve">. Metadata Naskah </w:t>
      </w:r>
      <w:r w:rsidRPr="00F575A7">
        <w:rPr>
          <w:rFonts w:eastAsia="Book Antiqua"/>
          <w:szCs w:val="24"/>
          <w:lang w:eastAsia="en-ID"/>
        </w:rPr>
        <w:t xml:space="preserve">kuno China Tradisional </w:t>
      </w:r>
    </w:p>
    <w:p w14:paraId="1BF71AD4" w14:textId="77777777" w:rsidR="00F575A7" w:rsidRDefault="00F575A7" w:rsidP="00F575A7">
      <w:pPr>
        <w:pStyle w:val="parag1"/>
        <w:spacing w:after="120"/>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559150D2" w14:textId="5E941BD6" w:rsidR="0089379A" w:rsidRDefault="0089379A" w:rsidP="0089379A">
      <w:pPr>
        <w:pStyle w:val="Heading2"/>
        <w:numPr>
          <w:ilvl w:val="0"/>
          <w:numId w:val="0"/>
        </w:numPr>
        <w:ind w:left="720" w:hanging="720"/>
        <w:rPr>
          <w:lang w:val="id-ID"/>
        </w:rPr>
      </w:pPr>
      <w:r>
        <w:rPr>
          <w:lang w:val="id-ID"/>
        </w:rPr>
        <w:t>PEMBAHASAN</w:t>
      </w:r>
    </w:p>
    <w:p w14:paraId="36AE6185" w14:textId="77777777" w:rsidR="00B53E4D" w:rsidRDefault="00B53E4D" w:rsidP="00B53E4D">
      <w:pPr>
        <w:pStyle w:val="parag1"/>
        <w:spacing w:after="120"/>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5AE0047B" w14:textId="77777777" w:rsidR="00B53E4D" w:rsidRDefault="00B53E4D" w:rsidP="00B53E4D">
      <w:pPr>
        <w:pStyle w:val="parag1"/>
        <w:spacing w:after="120"/>
        <w:ind w:left="0" w:firstLine="720"/>
        <w:rPr>
          <w:lang w:val="id-ID"/>
        </w:rPr>
      </w:pPr>
      <w: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5B9D2557" w14:textId="77777777" w:rsidR="00B53E4D" w:rsidRDefault="00B53E4D" w:rsidP="00F575A7">
      <w:pPr>
        <w:pStyle w:val="parag1"/>
        <w:spacing w:after="120"/>
        <w:ind w:left="0" w:firstLine="720"/>
        <w:rPr>
          <w:lang w:val="id-ID"/>
        </w:rPr>
      </w:pPr>
    </w:p>
    <w:p w14:paraId="4297928E" w14:textId="5BDBD7EA"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r w:rsidRPr="00F575A7">
        <w:rPr>
          <w:rFonts w:eastAsia="Book Antiqua"/>
          <w:color w:val="000000" w:themeColor="text1"/>
          <w:szCs w:val="24"/>
          <w:lang w:eastAsia="en-ID"/>
        </w:rPr>
        <w:t>.</w:t>
      </w:r>
    </w:p>
    <w:p w14:paraId="4BDE3B63" w14:textId="77777777" w:rsidR="00F575A7" w:rsidRPr="00F575A7" w:rsidRDefault="00F575A7" w:rsidP="00F575A7">
      <w:pPr>
        <w:pBdr>
          <w:top w:val="nil"/>
          <w:left w:val="nil"/>
          <w:bottom w:val="nil"/>
          <w:right w:val="nil"/>
          <w:between w:val="nil"/>
        </w:pBdr>
        <w:spacing w:after="120" w:line="240" w:lineRule="auto"/>
        <w:ind w:firstLine="720"/>
        <w:rPr>
          <w:rFonts w:eastAsia="Book Antiqua"/>
          <w:color w:val="000000" w:themeColor="text1"/>
          <w:szCs w:val="24"/>
          <w:lang w:eastAsia="en-ID"/>
        </w:rPr>
      </w:pPr>
      <w:r w:rsidRPr="00F575A7">
        <w:rPr>
          <w:rFonts w:eastAsia="Book Antiqua"/>
          <w:noProof/>
          <w:color w:val="000000" w:themeColor="text1"/>
          <w:szCs w:val="24"/>
          <w:lang w:eastAsia="en-ID"/>
        </w:rPr>
        <w:drawing>
          <wp:inline distT="0" distB="0" distL="0" distR="0" wp14:anchorId="79E5F4A9" wp14:editId="036A7AF3">
            <wp:extent cx="4972050" cy="2484120"/>
            <wp:effectExtent l="19050" t="19050" r="19050" b="11430"/>
            <wp:docPr id="9923606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60683" name="Picture 1"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972050" cy="2484120"/>
                    </a:xfrm>
                    <a:prstGeom prst="rect">
                      <a:avLst/>
                    </a:prstGeom>
                    <a:ln>
                      <a:solidFill>
                        <a:srgbClr val="FFC000"/>
                      </a:solidFill>
                    </a:ln>
                  </pic:spPr>
                </pic:pic>
              </a:graphicData>
            </a:graphic>
          </wp:inline>
        </w:drawing>
      </w:r>
    </w:p>
    <w:p w14:paraId="3002D5CE" w14:textId="68CD0FA2" w:rsidR="00F575A7" w:rsidRPr="00F575A7" w:rsidRDefault="00F575A7" w:rsidP="00F575A7">
      <w:pPr>
        <w:pBdr>
          <w:top w:val="nil"/>
          <w:left w:val="nil"/>
          <w:bottom w:val="nil"/>
          <w:right w:val="nil"/>
          <w:between w:val="nil"/>
        </w:pBdr>
        <w:spacing w:after="120" w:line="240" w:lineRule="auto"/>
        <w:ind w:firstLine="720"/>
        <w:jc w:val="center"/>
        <w:rPr>
          <w:rFonts w:eastAsia="Book Antiqua"/>
          <w:color w:val="000000" w:themeColor="text1"/>
          <w:szCs w:val="24"/>
          <w:lang w:eastAsia="en-ID"/>
        </w:rPr>
      </w:pPr>
      <w:r w:rsidRPr="00F575A7">
        <w:rPr>
          <w:rFonts w:eastAsia="Book Antiqua"/>
          <w:color w:val="000000" w:themeColor="text1"/>
          <w:szCs w:val="24"/>
          <w:lang w:eastAsia="en-ID"/>
        </w:rPr>
        <w:t xml:space="preserve">Gambar </w:t>
      </w:r>
      <w:r>
        <w:rPr>
          <w:rFonts w:eastAsia="Book Antiqua"/>
          <w:color w:val="000000" w:themeColor="text1"/>
          <w:szCs w:val="24"/>
          <w:lang w:eastAsia="en-ID"/>
        </w:rPr>
        <w:t>2</w:t>
      </w:r>
      <w:r w:rsidRPr="00F575A7">
        <w:rPr>
          <w:rFonts w:eastAsia="Book Antiqua"/>
          <w:color w:val="000000" w:themeColor="text1"/>
          <w:szCs w:val="24"/>
          <w:lang w:eastAsia="en-ID"/>
        </w:rPr>
        <w:t>. Penelusuran Naskah Kuno di OPAC</w:t>
      </w:r>
    </w:p>
    <w:p w14:paraId="24392440" w14:textId="2055D686" w:rsidR="00ED34A6" w:rsidRDefault="0003523B" w:rsidP="00ED34A6">
      <w:pPr>
        <w:pStyle w:val="parag"/>
        <w:spacing w:after="12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DDC38F" w14:textId="77777777" w:rsidR="00B53E4D" w:rsidRDefault="00B53E4D" w:rsidP="00B53E4D">
      <w:pPr>
        <w:pStyle w:val="parag1"/>
        <w:spacing w:after="120"/>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Ruang Lingkup Penelitian</w:t>
      </w:r>
    </w:p>
    <w:p w14:paraId="53E56843" w14:textId="77777777" w:rsidR="00B53E4D" w:rsidRDefault="00B53E4D" w:rsidP="00ED34A6">
      <w:pPr>
        <w:pStyle w:val="parag"/>
        <w:spacing w:after="120"/>
      </w:pPr>
    </w:p>
    <w:p w14:paraId="4AF31548" w14:textId="3D88855E" w:rsidR="00ED34A6" w:rsidRDefault="00ED34A6" w:rsidP="00ED34A6">
      <w:pPr>
        <w:spacing w:after="120"/>
        <w:jc w:val="center"/>
      </w:pPr>
      <w:r>
        <w:rPr>
          <w:noProof/>
        </w:rPr>
        <mc:AlternateContent>
          <mc:Choice Requires="wpg">
            <w:drawing>
              <wp:anchor distT="0" distB="0" distL="114300" distR="114300" simplePos="0" relativeHeight="251664384" behindDoc="0" locked="0" layoutInCell="1" allowOverlap="1" wp14:anchorId="6A844584" wp14:editId="595C1B19">
                <wp:simplePos x="0" y="0"/>
                <wp:positionH relativeFrom="column">
                  <wp:posOffset>-182880</wp:posOffset>
                </wp:positionH>
                <wp:positionV relativeFrom="paragraph">
                  <wp:posOffset>108585</wp:posOffset>
                </wp:positionV>
                <wp:extent cx="5711190" cy="2225040"/>
                <wp:effectExtent l="19050" t="19050" r="22860" b="22860"/>
                <wp:wrapTopAndBottom/>
                <wp:docPr id="678833548" name="Group 7"/>
                <wp:cNvGraphicFramePr/>
                <a:graphic xmlns:a="http://schemas.openxmlformats.org/drawingml/2006/main">
                  <a:graphicData uri="http://schemas.microsoft.com/office/word/2010/wordprocessingGroup">
                    <wpg:wgp>
                      <wpg:cNvGrpSpPr/>
                      <wpg:grpSpPr>
                        <a:xfrm>
                          <a:off x="0" y="0"/>
                          <a:ext cx="5711190" cy="2225040"/>
                          <a:chOff x="0" y="0"/>
                          <a:chExt cx="5711190" cy="2918460"/>
                        </a:xfrm>
                      </wpg:grpSpPr>
                      <pic:pic xmlns:pic="http://schemas.openxmlformats.org/drawingml/2006/picture">
                        <pic:nvPicPr>
                          <pic:cNvPr id="427731462" name="Picture 3"/>
                          <pic:cNvPicPr>
                            <a:picLocks noChangeAspect="1"/>
                          </pic:cNvPicPr>
                        </pic:nvPicPr>
                        <pic:blipFill rotWithShape="1">
                          <a:blip r:embed="rId17" cstate="print">
                            <a:extLst>
                              <a:ext uri="{28A0092B-C50C-407E-A947-70E740481C1C}">
                                <a14:useLocalDpi xmlns:a14="http://schemas.microsoft.com/office/drawing/2010/main" val="0"/>
                              </a:ext>
                            </a:extLst>
                          </a:blip>
                          <a:srcRect t="4101"/>
                          <a:stretch/>
                        </pic:blipFill>
                        <pic:spPr bwMode="auto">
                          <a:xfrm>
                            <a:off x="0" y="0"/>
                            <a:ext cx="2756535" cy="2910840"/>
                          </a:xfrm>
                          <a:prstGeom prst="rect">
                            <a:avLst/>
                          </a:prstGeom>
                          <a:noFill/>
                          <a:ln w="9525" cap="flat" cmpd="sng" algn="ctr">
                            <a:solidFill>
                              <a:srgbClr val="FFC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953793425"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693670" y="3810"/>
                            <a:ext cx="3017520" cy="2914650"/>
                          </a:xfrm>
                          <a:prstGeom prst="rect">
                            <a:avLst/>
                          </a:prstGeom>
                          <a:ln>
                            <a:solidFill>
                              <a:srgbClr val="FFC000"/>
                            </a:solidFill>
                          </a:ln>
                        </pic:spPr>
                      </pic:pic>
                    </wpg:wgp>
                  </a:graphicData>
                </a:graphic>
                <wp14:sizeRelV relativeFrom="margin">
                  <wp14:pctHeight>0</wp14:pctHeight>
                </wp14:sizeRelV>
              </wp:anchor>
            </w:drawing>
          </mc:Choice>
          <mc:Fallback>
            <w:pict>
              <v:group w14:anchorId="11E58114" id="Group 7" o:spid="_x0000_s1026" style="position:absolute;margin-left:-14.4pt;margin-top:8.55pt;width:449.7pt;height:175.2pt;z-index:251664384;mso-height-relative:margin" coordsize="57111,2918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7565;height:29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" stroked="t" strokecolor="#ffc000">
                  <v:stroke joinstyle="round"/>
                  <v:imagedata r:id="rId19" o:title="" croptop="2688f"/>
                  <v:path arrowok="t"/>
                </v:shape>
                <v:shape id="Picture 1" o:spid="_x0000_s1028" type="#_x0000_t75" style="position:absolute;left:26936;top:38;width:30175;height:2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" stroked="t" strokecolor="#ffc000">
                  <v:imagedata r:id="rId20" o:title=""/>
                  <v:path arrowok="t"/>
                </v:shape>
                <w10:wrap type="topAndBottom"/>
              </v:group>
            </w:pict>
          </mc:Fallback>
        </mc:AlternateContent>
      </w:r>
      <w:r w:rsidRPr="003469CE">
        <w:rPr>
          <w:b/>
          <w:bCs/>
        </w:rPr>
        <w:t xml:space="preserve">Gambar </w:t>
      </w:r>
      <w:r>
        <w:rPr>
          <w:b/>
          <w:bCs/>
        </w:rPr>
        <w:t>3</w:t>
      </w:r>
      <w:r w:rsidRPr="003469CE">
        <w:rPr>
          <w:b/>
          <w:bCs/>
        </w:rPr>
        <w:t>.</w:t>
      </w:r>
      <w:r w:rsidRPr="00275120">
        <w:t xml:space="preserve"> </w:t>
      </w:r>
      <w:r>
        <w:t xml:space="preserve">Proses Digitalisasi Naskah </w:t>
      </w:r>
      <w:r w:rsidRPr="00ED34A6">
        <w:t>Kuno China Tradisional</w:t>
      </w:r>
    </w:p>
    <w:p w14:paraId="526C9B70" w14:textId="77777777" w:rsidR="00AB7B3E" w:rsidRDefault="00AB7B3E" w:rsidP="00AB7B3E">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0F7813D2" w14:textId="010157F8" w:rsidR="00ED34A6" w:rsidRDefault="00ED34A6" w:rsidP="00ED34A6">
      <w:pPr>
        <w:pStyle w:val="parag"/>
        <w:ind w:firstLine="0"/>
        <w:rPr>
          <w:lang w:val="id-ID"/>
        </w:rPr>
      </w:pPr>
      <w:r w:rsidRPr="00631649">
        <w:rPr>
          <w:noProof/>
        </w:rPr>
        <mc:AlternateContent>
          <mc:Choice Requires="wpg">
            <w:drawing>
              <wp:inline distT="0" distB="0" distL="0" distR="0" wp14:anchorId="2B986324" wp14:editId="06D48291">
                <wp:extent cx="4943475" cy="1983740"/>
                <wp:effectExtent l="19050" t="19050" r="28575" b="16510"/>
                <wp:docPr id="1179423029" name="Group 4"/>
                <wp:cNvGraphicFramePr/>
                <a:graphic xmlns:a="http://schemas.openxmlformats.org/drawingml/2006/main">
                  <a:graphicData uri="http://schemas.microsoft.com/office/word/2010/wordprocessingGroup">
                    <wpg:wgp>
                      <wpg:cNvGrpSpPr/>
                      <wpg:grpSpPr>
                        <a:xfrm>
                          <a:off x="0" y="0"/>
                          <a:ext cx="4943475" cy="1983740"/>
                          <a:chOff x="0" y="0"/>
                          <a:chExt cx="5709169" cy="3054350"/>
                        </a:xfrm>
                      </wpg:grpSpPr>
                      <pic:pic xmlns:pic="http://schemas.openxmlformats.org/drawingml/2006/picture">
                        <pic:nvPicPr>
                          <pic:cNvPr id="1054332593" name="Picture 1" descr="A screenshot of a computer&#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r="42590" b="5226"/>
                          <a:stretch/>
                        </pic:blipFill>
                        <pic:spPr bwMode="auto">
                          <a:xfrm>
                            <a:off x="0" y="0"/>
                            <a:ext cx="3289935" cy="3054350"/>
                          </a:xfrm>
                          <a:prstGeom prst="rect">
                            <a:avLst/>
                          </a:prstGeom>
                          <a:ln>
                            <a:solidFill>
                              <a:srgbClr val="FFC000"/>
                            </a:solidFill>
                          </a:ln>
                          <a:extLst>
                            <a:ext uri="{53640926-AAD7-44D8-BBD7-CCE9431645EC}">
                              <a14:shadowObscured xmlns:a14="http://schemas.microsoft.com/office/drawing/2010/main"/>
                            </a:ext>
                          </a:extLst>
                        </pic:spPr>
                      </pic:pic>
                      <pic:pic xmlns:pic="http://schemas.openxmlformats.org/drawingml/2006/picture">
                        <pic:nvPicPr>
                          <pic:cNvPr id="441749944" name="Picture 1" descr="A screenshot of a computer&#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366654" y="2126673"/>
                            <a:ext cx="2342515" cy="885190"/>
                          </a:xfrm>
                          <a:prstGeom prst="rect">
                            <a:avLst/>
                          </a:prstGeom>
                          <a:ln>
                            <a:solidFill>
                              <a:srgbClr val="FFC000"/>
                            </a:solidFill>
                          </a:ln>
                        </pic:spPr>
                      </pic:pic>
                      <pic:pic xmlns:pic="http://schemas.openxmlformats.org/drawingml/2006/picture">
                        <pic:nvPicPr>
                          <pic:cNvPr id="295708564" name="Picture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366654" y="0"/>
                            <a:ext cx="2341245" cy="2059940"/>
                          </a:xfrm>
                          <a:prstGeom prst="rect">
                            <a:avLst/>
                          </a:prstGeom>
                          <a:ln>
                            <a:solidFill>
                              <a:srgbClr val="FFC000"/>
                            </a:solidFill>
                          </a:ln>
                        </pic:spPr>
                      </pic:pic>
                    </wpg:wgp>
                  </a:graphicData>
                </a:graphic>
              </wp:inline>
            </w:drawing>
          </mc:Choice>
          <mc:Fallback>
            <w:pict>
              <v:group w14:anchorId="2825650B" id="Group 4" o:spid="_x0000_s1026" style="width:389.25pt;height:156.2pt;mso-position-horizontal-relative:char;mso-position-vertical-relative:line" coordsize="57091,30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">
                <v:shape id="Picture 1" o:spid="_x0000_s1027" type="#_x0000_t75" alt="A screenshot of a computer&#10;&#10;Description automatically generated" style="position:absolute;width:32899;height:30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" stroked="t" strokecolor="#ffc000">
                  <v:imagedata r:id="rId24" o:title="A screenshot of a computer&#10;&#10;Description automatically generated" cropbottom="3425f" cropright="27912f"/>
                  <v:path arrowok="t"/>
                </v:shape>
                <v:shape id="Picture 1" o:spid="_x0000_s1028" type="#_x0000_t75" alt="A screenshot of a computer&#10;&#10;Description automatically generated" style="position:absolute;left:33666;top:21266;width:23425;height: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" stroked="t" strokecolor="#ffc000">
                  <v:imagedata r:id="rId25" o:title="A screenshot of a computer&#10;&#10;Description automatically generated"/>
                  <v:path arrowok="t"/>
                </v:shape>
                <v:shape id="Picture 1" o:spid="_x0000_s1029" type="#_x0000_t75" style="position:absolute;left:33666;width:23412;height:20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" stroked="t" strokecolor="#ffc000">
                  <v:imagedata r:id="rId26" o:title=""/>
                  <v:path arrowok="t"/>
                </v:shape>
                <w10:anchorlock/>
              </v:group>
            </w:pict>
          </mc:Fallback>
        </mc:AlternateContent>
      </w:r>
    </w:p>
    <w:p w14:paraId="6B3E5C6C" w14:textId="501344FB" w:rsidR="00AB7B3E" w:rsidRDefault="00ED34A6" w:rsidP="0003523B">
      <w:pPr>
        <w:pStyle w:val="parag"/>
        <w:rPr>
          <w:lang w:val="id-ID"/>
        </w:rPr>
      </w:pPr>
      <w:r w:rsidRPr="003469CE">
        <w:rPr>
          <w:b/>
          <w:bCs/>
        </w:rPr>
        <w:t xml:space="preserve">Gambar </w:t>
      </w:r>
      <w:r>
        <w:rPr>
          <w:b/>
          <w:bCs/>
        </w:rPr>
        <w:t>4</w:t>
      </w:r>
      <w:r w:rsidRPr="003469CE">
        <w:rPr>
          <w:b/>
          <w:bCs/>
        </w:rPr>
        <w:t>.</w:t>
      </w:r>
      <w:r w:rsidRPr="00275120">
        <w:t xml:space="preserve"> </w:t>
      </w:r>
      <w:r>
        <w:t>Proses OCR Naskah kuno China Tradisional</w:t>
      </w:r>
    </w:p>
    <w:p w14:paraId="773820B5" w14:textId="77777777" w:rsidR="00ED34A6" w:rsidRDefault="00ED34A6" w:rsidP="00ED34A6">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w:t>
      </w:r>
      <w:r>
        <w:lastRenderedPageBreak/>
        <w:t>pariatur. Excepteur sint occaecat cupidatat non proident, sunt in culpa qui officia deserunt mollit anim id est laborum</w:t>
      </w:r>
      <w:r>
        <w:rPr>
          <w:lang w:val="id-ID"/>
        </w:rPr>
        <w:t>.</w:t>
      </w:r>
    </w:p>
    <w:p w14:paraId="1D4151CB" w14:textId="3F4BC44D" w:rsidR="00F575A7" w:rsidRDefault="00ED34A6" w:rsidP="00ED34A6">
      <w:pPr>
        <w:pStyle w:val="parag1"/>
        <w:ind w:left="0" w:firstLine="720"/>
        <w:rPr>
          <w:lang w:val="id-ID"/>
        </w:rPr>
      </w:pPr>
      <w:r>
        <w:t>Lorem ipsum dolor sit amet, consectetur adipiscing elit, sed do eiusmod tempor incididunt ut labore et dolore magna aliqua. Ut enim ad minim veniam, quis nostrud exercitation ullamco laboris nisi ut aliquip ex ea commodo consequat. Duis</w:t>
      </w:r>
    </w:p>
    <w:p w14:paraId="13B0676A" w14:textId="167CAC85" w:rsidR="008D50B0" w:rsidRPr="008D50B0" w:rsidRDefault="0089379A" w:rsidP="0089379A">
      <w:pPr>
        <w:pStyle w:val="Heading2"/>
        <w:numPr>
          <w:ilvl w:val="0"/>
          <w:numId w:val="0"/>
        </w:numPr>
        <w:rPr>
          <w:lang w:val="id-ID"/>
        </w:rPr>
      </w:pPr>
      <w:r>
        <w:rPr>
          <w:lang w:val="id-ID"/>
        </w:rPr>
        <w:t>KESIMPULAN</w:t>
      </w:r>
    </w:p>
    <w:p w14:paraId="64D4FE83" w14:textId="57524F27" w:rsidR="005E71BD" w:rsidRDefault="00727F1D" w:rsidP="00727F1D">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5E71BD">
        <w:rPr>
          <w:lang w:val="id-ID"/>
        </w:rPr>
        <w:t>.</w:t>
      </w:r>
    </w:p>
    <w:p w14:paraId="0045BEE2" w14:textId="2B416134" w:rsidR="0003523B" w:rsidRDefault="0003523B" w:rsidP="00727F1D">
      <w:pPr>
        <w:pStyle w:val="parag"/>
      </w:pPr>
      <w:r>
        <w:t>Lorem ipsum dolor sit amet, consectetur adipiscing elit, sed do eiusmod tempor incididunt ut labore et dolore magna aliqua. Ut enim ad minim veniam, quis nostrud exercitation ullamco laboris nisi ut aliquip ex ea commodo consequat. Duis.</w:t>
      </w:r>
    </w:p>
    <w:p w14:paraId="4BA579A6" w14:textId="2638A0E9" w:rsidR="0089379A" w:rsidRDefault="0089379A" w:rsidP="0089379A">
      <w:pPr>
        <w:pStyle w:val="Heading2"/>
        <w:numPr>
          <w:ilvl w:val="0"/>
          <w:numId w:val="0"/>
        </w:numPr>
        <w:ind w:left="720" w:hanging="720"/>
      </w:pPr>
      <w:r>
        <w:rPr>
          <w:lang w:val="id-ID"/>
        </w:rPr>
        <w:t>SARAN</w:t>
      </w:r>
    </w:p>
    <w:p w14:paraId="66445C94" w14:textId="77777777" w:rsidR="00ED34A6" w:rsidRDefault="00ED34A6" w:rsidP="00ED34A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67A0885C" w14:textId="77777777" w:rsidR="00ED34A6" w:rsidRDefault="00ED34A6" w:rsidP="00ED34A6">
      <w:pPr>
        <w:pStyle w:val="parag"/>
      </w:pPr>
      <w:r>
        <w:t>Lorem ipsum dolor sit amet, consectetur adipiscing elit, sed do eiusmod tempor incididunt ut labore et dolore magna aliqua. Ut enim ad minim veniam, quis nostrud exercitation ullamco laboris nisi ut aliquip ex ea commodo consequat. Duis.</w:t>
      </w:r>
    </w:p>
    <w:p w14:paraId="0CC88B6F" w14:textId="77777777" w:rsidR="00ED34A6" w:rsidRDefault="00ED34A6" w:rsidP="00727F1D">
      <w:pPr>
        <w:pStyle w:val="parag"/>
        <w:rPr>
          <w:lang w:val="id-ID"/>
        </w:rPr>
      </w:pPr>
    </w:p>
    <w:p w14:paraId="61CA6D91" w14:textId="77777777" w:rsidR="009F65EB" w:rsidRDefault="009F65EB" w:rsidP="00727F1D">
      <w:pPr>
        <w:pStyle w:val="parag"/>
        <w:rPr>
          <w:lang w:val="id-ID"/>
        </w:rPr>
      </w:pPr>
    </w:p>
    <w:p w14:paraId="2938AE49" w14:textId="77777777" w:rsidR="009F65EB" w:rsidRDefault="009F65EB" w:rsidP="00727F1D">
      <w:pPr>
        <w:pStyle w:val="parag"/>
        <w:rPr>
          <w:lang w:val="id-ID"/>
        </w:rPr>
      </w:pPr>
    </w:p>
    <w:p w14:paraId="10D578D4" w14:textId="1F3E2343" w:rsidR="003E6A1C" w:rsidRPr="003E6A1C" w:rsidRDefault="00F658E0" w:rsidP="00F658E0">
      <w:pPr>
        <w:pStyle w:val="Heading1"/>
        <w:numPr>
          <w:ilvl w:val="0"/>
          <w:numId w:val="0"/>
        </w:numPr>
        <w:rPr>
          <w:lang w:val="id-ID"/>
        </w:rPr>
      </w:pPr>
      <w:bookmarkStart w:id="11" w:name="_Toc209523407"/>
      <w:r>
        <w:rPr>
          <w:lang w:val="id-ID"/>
        </w:rPr>
        <w:lastRenderedPageBreak/>
        <w:t>DAFTAR PUSTAKA</w:t>
      </w:r>
      <w:bookmarkEnd w:id="11"/>
    </w:p>
    <w:p w14:paraId="0E5CB8C8" w14:textId="77777777" w:rsidR="006E604F" w:rsidRPr="006E604F" w:rsidRDefault="006E604F" w:rsidP="006E604F">
      <w:pPr>
        <w:pStyle w:val="parag"/>
        <w:rPr>
          <w:lang w:val="id-ID"/>
        </w:rPr>
      </w:pPr>
    </w:p>
    <w:p w14:paraId="1264337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fldChar w:fldCharType="begin"/>
      </w:r>
      <w:r w:rsidRPr="001A6EEF">
        <w:rPr>
          <w:rFonts w:eastAsia="Book Antiqua"/>
          <w:color w:val="000000" w:themeColor="text1"/>
          <w:szCs w:val="24"/>
          <w:lang w:eastAsia="en-ID"/>
        </w:rPr>
        <w:instrText xml:space="preserve"> ADDIN ZOTERO_BIBL {"uncited":[],"omitted":[],"custom":[]} CSL_BIBLIOGRAPHY </w:instrText>
      </w:r>
      <w:r w:rsidRPr="001A6EEF">
        <w:rPr>
          <w:rFonts w:eastAsia="Book Antiqua"/>
          <w:color w:val="000000" w:themeColor="text1"/>
          <w:szCs w:val="24"/>
          <w:lang w:eastAsia="en-ID"/>
        </w:rPr>
        <w:fldChar w:fldCharType="separate"/>
      </w:r>
      <w:r w:rsidRPr="001A6EEF">
        <w:rPr>
          <w:rFonts w:eastAsia="Book Antiqua"/>
          <w:color w:val="000000" w:themeColor="text1"/>
          <w:szCs w:val="24"/>
          <w:lang w:eastAsia="en-ID"/>
        </w:rPr>
        <w:t xml:space="preserve">Amin, F. (2011). Preservasi Naskah Klasik. </w:t>
      </w:r>
      <w:r w:rsidRPr="001A6EEF">
        <w:rPr>
          <w:rFonts w:eastAsia="Book Antiqua"/>
          <w:i/>
          <w:iCs/>
          <w:color w:val="000000" w:themeColor="text1"/>
          <w:szCs w:val="24"/>
          <w:lang w:eastAsia="en-ID"/>
        </w:rPr>
        <w:t>Journal Of Islamic Studies</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1</w:t>
      </w:r>
      <w:r w:rsidRPr="001A6EEF">
        <w:rPr>
          <w:rFonts w:eastAsia="Book Antiqua"/>
          <w:color w:val="000000" w:themeColor="text1"/>
          <w:szCs w:val="24"/>
          <w:lang w:eastAsia="en-ID"/>
        </w:rPr>
        <w:t>. https://jurnaliainpontianak.or.id/index.php/khatulistiwa/article/view/184/145</w:t>
      </w:r>
    </w:p>
    <w:p w14:paraId="2918500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ahdanau, D., Cho, K., &amp; Bengio, Y. (2016). </w:t>
      </w:r>
      <w:r w:rsidRPr="001A6EEF">
        <w:rPr>
          <w:rFonts w:eastAsia="Book Antiqua"/>
          <w:i/>
          <w:iCs/>
          <w:color w:val="000000" w:themeColor="text1"/>
          <w:szCs w:val="24"/>
          <w:lang w:eastAsia="en-ID"/>
        </w:rPr>
        <w:t>Neural Machine Translation by Jointly Learning to Align and Translate</w:t>
      </w:r>
      <w:r w:rsidRPr="001A6EEF">
        <w:rPr>
          <w:rFonts w:eastAsia="Book Antiqua"/>
          <w:color w:val="000000" w:themeColor="text1"/>
          <w:szCs w:val="24"/>
          <w:lang w:eastAsia="en-ID"/>
        </w:rPr>
        <w:t xml:space="preserve"> (arXiv:1409.0473). arXiv. http://arxiv.org/abs/1409.0473</w:t>
      </w:r>
    </w:p>
    <w:p w14:paraId="24C2DB8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ird, A. (2024). </w:t>
      </w:r>
      <w:r w:rsidRPr="001A6EEF">
        <w:rPr>
          <w:rFonts w:eastAsia="Book Antiqua"/>
          <w:i/>
          <w:iCs/>
          <w:color w:val="000000" w:themeColor="text1"/>
          <w:szCs w:val="24"/>
          <w:lang w:eastAsia="en-ID"/>
        </w:rPr>
        <w:t>Is Metadata the Key to Unlocking the Value of our Data? | LinkedIn</w:t>
      </w:r>
      <w:r w:rsidRPr="001A6EEF">
        <w:rPr>
          <w:rFonts w:eastAsia="Book Antiqua"/>
          <w:color w:val="000000" w:themeColor="text1"/>
          <w:szCs w:val="24"/>
          <w:lang w:eastAsia="en-ID"/>
        </w:rPr>
        <w:t>. https://www.linkedin.com/pulse/metadata-key-unlocking-value-our-data-adam-bird-et9kc/</w:t>
      </w:r>
    </w:p>
    <w:p w14:paraId="626DCD9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Dachliyani, L. (2014). </w:t>
      </w:r>
      <w:r w:rsidRPr="001A6EEF">
        <w:rPr>
          <w:rFonts w:eastAsia="Book Antiqua"/>
          <w:i/>
          <w:iCs/>
          <w:color w:val="000000" w:themeColor="text1"/>
          <w:szCs w:val="24"/>
          <w:lang w:eastAsia="en-ID"/>
        </w:rPr>
        <w:t>Pengkatalogan Diskriptif: Bahan Ajar Teknis Pengelolaa Perpustakaan</w:t>
      </w:r>
      <w:r w:rsidRPr="001A6EEF">
        <w:rPr>
          <w:rFonts w:eastAsia="Book Antiqua"/>
          <w:color w:val="000000" w:themeColor="text1"/>
          <w:szCs w:val="24"/>
          <w:lang w:eastAsia="en-ID"/>
        </w:rPr>
        <w:t>. Perpustakaan Nasional Republik Indonesia.</w:t>
      </w:r>
    </w:p>
    <w:p w14:paraId="297444F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Habash, F. (2023, September 11). </w:t>
      </w:r>
      <w:r w:rsidRPr="001A6EEF">
        <w:rPr>
          <w:rFonts w:eastAsia="Book Antiqua"/>
          <w:i/>
          <w:iCs/>
          <w:color w:val="000000" w:themeColor="text1"/>
          <w:szCs w:val="24"/>
          <w:lang w:eastAsia="en-ID"/>
        </w:rPr>
        <w:t>How AI Is Changing the Translation Service Industry in 2024</w:t>
      </w:r>
      <w:r w:rsidRPr="001A6EEF">
        <w:rPr>
          <w:rFonts w:eastAsia="Book Antiqua"/>
          <w:color w:val="000000" w:themeColor="text1"/>
          <w:szCs w:val="24"/>
          <w:lang w:eastAsia="en-ID"/>
        </w:rPr>
        <w:t>. Localization Services by BLEND. https://www.getblend.com/blog/artificial-intelligence-changing-the-translation-services-industry/</w:t>
      </w:r>
    </w:p>
    <w:p w14:paraId="6C8672E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Kirsten, M., &amp; Rachel, M. (2020, December 9). </w:t>
      </w:r>
      <w:r w:rsidRPr="001A6EEF">
        <w:rPr>
          <w:rFonts w:eastAsia="Book Antiqua"/>
          <w:i/>
          <w:iCs/>
          <w:color w:val="000000" w:themeColor="text1"/>
          <w:szCs w:val="24"/>
          <w:lang w:eastAsia="en-ID"/>
        </w:rPr>
        <w:t>Handwriting, context and archival transcription</w:t>
      </w:r>
      <w:r w:rsidRPr="001A6EEF">
        <w:rPr>
          <w:rFonts w:eastAsia="Book Antiqua"/>
          <w:color w:val="000000" w:themeColor="text1"/>
          <w:szCs w:val="24"/>
          <w:lang w:eastAsia="en-ID"/>
        </w:rPr>
        <w:t>. Unique and Distinctive. https://specialcollections.ul.ie/research-diaries-transcription/</w:t>
      </w:r>
    </w:p>
    <w:p w14:paraId="7CF3B49A"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Lewis, D. (2016). </w:t>
      </w:r>
      <w:r w:rsidRPr="001A6EEF">
        <w:rPr>
          <w:rFonts w:eastAsia="Book Antiqua"/>
          <w:i/>
          <w:iCs/>
          <w:color w:val="000000" w:themeColor="text1"/>
          <w:szCs w:val="24"/>
          <w:lang w:eastAsia="en-ID"/>
        </w:rPr>
        <w:t>How Experts Are Digitizing Ancient Manuscripts</w:t>
      </w:r>
      <w:r w:rsidRPr="001A6EEF">
        <w:rPr>
          <w:rFonts w:eastAsia="Book Antiqua"/>
          <w:color w:val="000000" w:themeColor="text1"/>
          <w:szCs w:val="24"/>
          <w:lang w:eastAsia="en-ID"/>
        </w:rPr>
        <w:t>. Smithsonian Magazine. https://www.smithsonianmag.com/smart-news/how-experts-are-digitizing-ancient-manuscripts-180960685/</w:t>
      </w:r>
    </w:p>
    <w:p w14:paraId="2C64754D"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NEURODATA. (2023). </w:t>
      </w:r>
      <w:r w:rsidRPr="001A6EEF">
        <w:rPr>
          <w:rFonts w:eastAsia="Book Antiqua"/>
          <w:i/>
          <w:iCs/>
          <w:color w:val="000000" w:themeColor="text1"/>
          <w:szCs w:val="24"/>
          <w:lang w:eastAsia="en-ID"/>
        </w:rPr>
        <w:t>How Artificial Intelligence Gives OCR a Boost | LinkedIn</w:t>
      </w:r>
      <w:r w:rsidRPr="001A6EEF">
        <w:rPr>
          <w:rFonts w:eastAsia="Book Antiqua"/>
          <w:color w:val="000000" w:themeColor="text1"/>
          <w:szCs w:val="24"/>
          <w:lang w:eastAsia="en-ID"/>
        </w:rPr>
        <w:t>. https://www.linkedin.com/pulse/how-artificial-intelligence-gives-ocr-boost-neurodata/</w:t>
      </w:r>
    </w:p>
    <w:p w14:paraId="24F4E078"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Republik Indonesia. (2007). </w:t>
      </w:r>
      <w:r w:rsidRPr="001A6EEF">
        <w:rPr>
          <w:rFonts w:eastAsia="Book Antiqua"/>
          <w:i/>
          <w:iCs/>
          <w:color w:val="000000" w:themeColor="text1"/>
          <w:szCs w:val="24"/>
          <w:lang w:eastAsia="en-ID"/>
        </w:rPr>
        <w:t>Undang-Undang Republik Indonesia Nomor 43 Tahun 2007 tentang Perpustakaan</w:t>
      </w:r>
      <w:r w:rsidRPr="001A6EEF">
        <w:rPr>
          <w:rFonts w:eastAsia="Book Antiqua"/>
          <w:color w:val="000000" w:themeColor="text1"/>
          <w:szCs w:val="24"/>
          <w:lang w:eastAsia="en-ID"/>
        </w:rPr>
        <w:t>. https://peraturan.bpk.go.id/Home/Details/39889/uu-no-43-tahun-2007</w:t>
      </w:r>
    </w:p>
    <w:p w14:paraId="615418B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Sinthuja, M., Padubidri, C. G., Jayachandra, G. S., Teja, M. C., &amp; Kumar, G. S. P. (2024). Extraction of Text from Images Using Deep Learning. </w:t>
      </w:r>
      <w:r w:rsidRPr="001A6EEF">
        <w:rPr>
          <w:rFonts w:eastAsia="Book Antiqua"/>
          <w:i/>
          <w:iCs/>
          <w:color w:val="000000" w:themeColor="text1"/>
          <w:szCs w:val="24"/>
          <w:lang w:eastAsia="en-ID"/>
        </w:rPr>
        <w:t>Procedia Computer Science</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235</w:t>
      </w:r>
      <w:r w:rsidRPr="001A6EEF">
        <w:rPr>
          <w:rFonts w:eastAsia="Book Antiqua"/>
          <w:color w:val="000000" w:themeColor="text1"/>
          <w:szCs w:val="24"/>
          <w:lang w:eastAsia="en-ID"/>
        </w:rPr>
        <w:t>, 789–798. https://doi.org/10.1016/j.procs.2024.04.075</w:t>
      </w:r>
    </w:p>
    <w:p w14:paraId="7245C68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akhid, A. (2020). </w:t>
      </w:r>
      <w:r w:rsidRPr="001A6EEF">
        <w:rPr>
          <w:rFonts w:eastAsia="Book Antiqua"/>
          <w:i/>
          <w:iCs/>
          <w:color w:val="000000" w:themeColor="text1"/>
          <w:szCs w:val="24"/>
          <w:lang w:eastAsia="en-ID"/>
        </w:rPr>
        <w:t>Point Kebijakan Pusat Preservasi dan Pelestarian Bahan Pustaka</w:t>
      </w:r>
      <w:r w:rsidRPr="001A6EEF">
        <w:rPr>
          <w:rFonts w:eastAsia="Book Antiqua"/>
          <w:color w:val="000000" w:themeColor="text1"/>
          <w:szCs w:val="24"/>
          <w:lang w:eastAsia="en-ID"/>
        </w:rPr>
        <w:t>. https://preservasi.perpusnas.go.id/artikel/167/poin-kebijakan-pusat-preservasi-dalam-pelestarian-bp</w:t>
      </w:r>
    </w:p>
    <w:p w14:paraId="79DE07E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eatherall, C. (2023). </w:t>
      </w:r>
      <w:r w:rsidRPr="001A6EEF">
        <w:rPr>
          <w:rFonts w:eastAsia="Book Antiqua"/>
          <w:i/>
          <w:iCs/>
          <w:color w:val="000000" w:themeColor="text1"/>
          <w:szCs w:val="24"/>
          <w:lang w:eastAsia="en-ID"/>
        </w:rPr>
        <w:t>Library: Archival Skills: Transcription</w:t>
      </w:r>
      <w:r w:rsidRPr="001A6EEF">
        <w:rPr>
          <w:rFonts w:eastAsia="Book Antiqua"/>
          <w:color w:val="000000" w:themeColor="text1"/>
          <w:szCs w:val="24"/>
          <w:lang w:eastAsia="en-ID"/>
        </w:rPr>
        <w:t>. https://libguides.hull.ac.uk/archival-skills/transcription</w:t>
      </w:r>
    </w:p>
    <w:p w14:paraId="55E2014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Xu, J. (2023). The Chinese-English Translation of Four-character Pattern from the Perspective of Functional Equivalence Theory. </w:t>
      </w:r>
      <w:r w:rsidRPr="001A6EEF">
        <w:rPr>
          <w:rFonts w:eastAsia="Book Antiqua"/>
          <w:i/>
          <w:iCs/>
          <w:color w:val="000000" w:themeColor="text1"/>
          <w:szCs w:val="24"/>
          <w:lang w:eastAsia="en-ID"/>
        </w:rPr>
        <w:t>Communications in Humanities Research</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3</w:t>
      </w:r>
      <w:r w:rsidRPr="001A6EEF">
        <w:rPr>
          <w:rFonts w:eastAsia="Book Antiqua"/>
          <w:color w:val="000000" w:themeColor="text1"/>
          <w:szCs w:val="24"/>
          <w:lang w:eastAsia="en-ID"/>
        </w:rPr>
        <w:t>(1), 723–728. https://doi.org/10.54254/2753-7064/3/20220595</w:t>
      </w:r>
    </w:p>
    <w:p w14:paraId="28711805" w14:textId="51F219D1" w:rsidR="000C0C59" w:rsidRPr="000C0C59" w:rsidRDefault="001A6EEF" w:rsidP="0003523B">
      <w:pPr>
        <w:spacing w:after="0" w:line="240" w:lineRule="auto"/>
        <w:jc w:val="left"/>
      </w:pPr>
      <w:r w:rsidRPr="001A6EEF">
        <w:rPr>
          <w:rFonts w:eastAsia="Book Antiqua"/>
          <w:color w:val="000000" w:themeColor="text1"/>
          <w:szCs w:val="24"/>
          <w:lang w:eastAsia="en-ID"/>
        </w:rPr>
        <w:lastRenderedPageBreak/>
        <w:fldChar w:fldCharType="end"/>
      </w:r>
    </w:p>
    <w:sectPr w:rsidR="000C0C59" w:rsidRPr="000C0C59" w:rsidSect="00E149F8">
      <w:headerReference w:type="default" r:id="rId27"/>
      <w:footerReference w:type="default" r:id="rId28"/>
      <w:pgSz w:w="11907" w:h="16840" w:code="9"/>
      <w:pgMar w:top="1701" w:right="1701" w:bottom="1701" w:left="2268"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1A248" w14:textId="77777777" w:rsidR="00CB1A3B" w:rsidRDefault="00CB1A3B" w:rsidP="00A714B4">
      <w:pPr>
        <w:spacing w:after="0" w:line="240" w:lineRule="auto"/>
      </w:pPr>
      <w:r>
        <w:separator/>
      </w:r>
    </w:p>
  </w:endnote>
  <w:endnote w:type="continuationSeparator" w:id="0">
    <w:p w14:paraId="4C7E9593" w14:textId="77777777" w:rsidR="00CB1A3B" w:rsidRDefault="00CB1A3B" w:rsidP="00A71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DD50C" w14:textId="296EEA9F" w:rsidR="00BD6295" w:rsidRDefault="00BD6295">
    <w:pPr>
      <w:pStyle w:val="Footer"/>
      <w:jc w:val="center"/>
    </w:pPr>
  </w:p>
  <w:p w14:paraId="2315DFB9" w14:textId="77777777" w:rsidR="00BD6295" w:rsidRPr="00251E21" w:rsidRDefault="00BD6295" w:rsidP="00251E21">
    <w:pPr>
      <w:pStyle w:val="Footer"/>
      <w:jc w:val="right"/>
      <w:rPr>
        <w:b/>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573327"/>
      <w:docPartObj>
        <w:docPartGallery w:val="Page Numbers (Bottom of Page)"/>
        <w:docPartUnique/>
      </w:docPartObj>
    </w:sdtPr>
    <w:sdtEndPr>
      <w:rPr>
        <w:noProof/>
      </w:rPr>
    </w:sdtEndPr>
    <w:sdtContent>
      <w:p w14:paraId="0C24DA25" w14:textId="30A38F09" w:rsidR="00BD6295" w:rsidRDefault="00BD629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2688B535" w14:textId="064A5EA5" w:rsidR="00BD6295" w:rsidRPr="006A2256" w:rsidRDefault="00BD6295" w:rsidP="00C17247">
    <w:pPr>
      <w:jc w:val="right"/>
      <w:rPr>
        <w:rFonts w:ascii="Arial" w:hAnsi="Arial" w:cs="Arial"/>
        <w:b/>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5697907"/>
      <w:docPartObj>
        <w:docPartGallery w:val="Page Numbers (Bottom of Page)"/>
        <w:docPartUnique/>
      </w:docPartObj>
    </w:sdtPr>
    <w:sdtEndPr>
      <w:rPr>
        <w:noProof/>
      </w:rPr>
    </w:sdtEndPr>
    <w:sdtContent>
      <w:p w14:paraId="2813DDBB" w14:textId="00D5B5F0" w:rsidR="00BD6295" w:rsidRDefault="00BD6295">
        <w:pPr>
          <w:pStyle w:val="Footer"/>
          <w:jc w:val="center"/>
        </w:pPr>
        <w:r>
          <w:fldChar w:fldCharType="begin"/>
        </w:r>
        <w:r>
          <w:instrText xml:space="preserve"> PAGE   \* MERGEFORMAT </w:instrText>
        </w:r>
        <w:r>
          <w:fldChar w:fldCharType="separate"/>
        </w:r>
        <w:r w:rsidR="008A6581">
          <w:rPr>
            <w:noProof/>
          </w:rPr>
          <w:t>vi</w:t>
        </w:r>
        <w:r>
          <w:rPr>
            <w:noProof/>
          </w:rPr>
          <w:fldChar w:fldCharType="end"/>
        </w:r>
      </w:p>
    </w:sdtContent>
  </w:sdt>
  <w:p w14:paraId="1D2E29E6" w14:textId="77777777" w:rsidR="00BD6295" w:rsidRPr="000054FF" w:rsidRDefault="00BD6295" w:rsidP="00251E21">
    <w:pPr>
      <w:pStyle w:val="Footer"/>
      <w:jc w:val="right"/>
      <w:rPr>
        <w:b/>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F3322" w14:textId="787262AF" w:rsidR="00BD6295" w:rsidRPr="00370238" w:rsidRDefault="00BD6295" w:rsidP="003702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BAF68" w14:textId="3BF9FA26" w:rsidR="00BD6295" w:rsidRDefault="00BD6295">
    <w:pPr>
      <w:pStyle w:val="Footer"/>
      <w:jc w:val="center"/>
    </w:pPr>
  </w:p>
  <w:p w14:paraId="5E951833" w14:textId="77777777" w:rsidR="00BD6295" w:rsidRPr="000054FF" w:rsidRDefault="00BD6295" w:rsidP="00251E21">
    <w:pPr>
      <w:pStyle w:val="Footer"/>
      <w:jc w:val="right"/>
      <w:rPr>
        <w:rFonts w:ascii="Arial" w:hAnsi="Arial" w:cs="Arial"/>
        <w:b/>
        <w:sz w:val="20"/>
        <w:szCs w:val="20"/>
        <w:lang w:val="id-ID"/>
      </w:rPr>
    </w:pPr>
    <w:r>
      <w:rPr>
        <w:rFonts w:ascii="Arial" w:hAnsi="Arial" w:cs="Arial"/>
        <w:b/>
        <w:sz w:val="20"/>
        <w:szCs w:val="20"/>
        <w:lang w:val="id-ID"/>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AB20A0" w14:textId="77777777" w:rsidR="00CB1A3B" w:rsidRDefault="00CB1A3B" w:rsidP="00A714B4">
      <w:pPr>
        <w:spacing w:after="0" w:line="240" w:lineRule="auto"/>
      </w:pPr>
      <w:r>
        <w:separator/>
      </w:r>
    </w:p>
  </w:footnote>
  <w:footnote w:type="continuationSeparator" w:id="0">
    <w:p w14:paraId="270C6881" w14:textId="77777777" w:rsidR="00CB1A3B" w:rsidRDefault="00CB1A3B" w:rsidP="00A71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E80B8" w14:textId="49C583B3" w:rsidR="00BD6295" w:rsidRDefault="00BD6295">
    <w:pPr>
      <w:pStyle w:val="Header"/>
      <w:jc w:val="right"/>
    </w:pPr>
  </w:p>
  <w:p w14:paraId="4F51A47E" w14:textId="77777777" w:rsidR="00BD6295" w:rsidRDefault="00BD6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2910F" w14:textId="77777777" w:rsidR="00BD6295" w:rsidRDefault="00BD6295">
    <w:pPr>
      <w:pStyle w:val="Header"/>
      <w:jc w:val="right"/>
    </w:pPr>
  </w:p>
  <w:p w14:paraId="0513A121" w14:textId="77777777" w:rsidR="00BD6295" w:rsidRDefault="00BD62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193079"/>
      <w:docPartObj>
        <w:docPartGallery w:val="Page Numbers (Top of Page)"/>
        <w:docPartUnique/>
      </w:docPartObj>
    </w:sdtPr>
    <w:sdtEndPr>
      <w:rPr>
        <w:noProof/>
      </w:rPr>
    </w:sdtEndPr>
    <w:sdtContent>
      <w:p w14:paraId="59DF37B7" w14:textId="4DBB0CA3" w:rsidR="00BD6295" w:rsidRDefault="00BD6295">
        <w:pPr>
          <w:pStyle w:val="Header"/>
          <w:jc w:val="right"/>
        </w:pPr>
        <w:r>
          <w:fldChar w:fldCharType="begin"/>
        </w:r>
        <w:r>
          <w:instrText xml:space="preserve"> PAGE   \* MERGEFORMAT </w:instrText>
        </w:r>
        <w:r>
          <w:fldChar w:fldCharType="separate"/>
        </w:r>
        <w:r w:rsidR="008A6581">
          <w:rPr>
            <w:noProof/>
          </w:rPr>
          <w:t>4</w:t>
        </w:r>
        <w:r>
          <w:rPr>
            <w:noProof/>
          </w:rPr>
          <w:fldChar w:fldCharType="end"/>
        </w:r>
      </w:p>
    </w:sdtContent>
  </w:sdt>
  <w:p w14:paraId="63695985" w14:textId="77777777" w:rsidR="00BD6295" w:rsidRDefault="00BD6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5374B2"/>
    <w:multiLevelType w:val="multilevel"/>
    <w:tmpl w:val="1FFEB8A0"/>
    <w:lvl w:ilvl="0">
      <w:start w:val="1"/>
      <w:numFmt w:val="decimal"/>
      <w:pStyle w:val="Heading1"/>
      <w:lvlText w:val="BAB %1"/>
      <w:lvlJc w:val="left"/>
      <w:pPr>
        <w:ind w:left="4230" w:firstLine="0"/>
      </w:pPr>
      <w:rPr>
        <w:rFonts w:ascii="Times New Roman" w:hAnsi="Times New Roman" w:hint="default"/>
        <w:b/>
        <w:i w:val="0"/>
        <w:sz w:val="24"/>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077" w:hanging="1077"/>
      </w:pPr>
      <w:rPr>
        <w:rFonts w:ascii="Times New Roman" w:hAnsi="Times New Roman" w:hint="default"/>
        <w:b/>
        <w:i w:val="0"/>
        <w:sz w:val="24"/>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61BB7CF6"/>
    <w:multiLevelType w:val="multilevel"/>
    <w:tmpl w:val="70E4678E"/>
    <w:lvl w:ilvl="0">
      <w:start w:val="45"/>
      <w:numFmt w:val="decimal"/>
      <w:lvlText w:val="%1"/>
      <w:lvlJc w:val="left"/>
      <w:pPr>
        <w:ind w:left="555" w:hanging="555"/>
      </w:pPr>
    </w:lvl>
    <w:lvl w:ilvl="1">
      <w:start w:val="59"/>
      <w:numFmt w:val="decimal"/>
      <w:lvlText w:val="%1-%2"/>
      <w:lvlJc w:val="left"/>
      <w:pPr>
        <w:ind w:left="555" w:hanging="55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684D0CCF"/>
    <w:multiLevelType w:val="hybridMultilevel"/>
    <w:tmpl w:val="2C6C7E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690957778">
    <w:abstractNumId w:val="0"/>
  </w:num>
  <w:num w:numId="2" w16cid:durableId="1706707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805600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9808071">
    <w:abstractNumId w:val="1"/>
    <w:lvlOverride w:ilvl="0">
      <w:startOverride w:val="45"/>
    </w:lvlOverride>
    <w:lvlOverride w:ilvl="1">
      <w:startOverride w:val="5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hideSpellingErrors/>
  <w:activeWritingStyle w:appName="MSWord" w:lang="en-US" w:vendorID="64" w:dllVersion="0"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9E1"/>
    <w:rsid w:val="000036A0"/>
    <w:rsid w:val="00003FB3"/>
    <w:rsid w:val="00005362"/>
    <w:rsid w:val="000054FF"/>
    <w:rsid w:val="00006DE1"/>
    <w:rsid w:val="00015AE2"/>
    <w:rsid w:val="00015EAD"/>
    <w:rsid w:val="000171B5"/>
    <w:rsid w:val="00024BFF"/>
    <w:rsid w:val="00024FC6"/>
    <w:rsid w:val="000312A6"/>
    <w:rsid w:val="0003198F"/>
    <w:rsid w:val="000319A7"/>
    <w:rsid w:val="00035038"/>
    <w:rsid w:val="0003523B"/>
    <w:rsid w:val="000454EB"/>
    <w:rsid w:val="000462B3"/>
    <w:rsid w:val="00050202"/>
    <w:rsid w:val="00051A2C"/>
    <w:rsid w:val="00052A62"/>
    <w:rsid w:val="0005532D"/>
    <w:rsid w:val="0005543E"/>
    <w:rsid w:val="00065F00"/>
    <w:rsid w:val="0006668E"/>
    <w:rsid w:val="00066EF8"/>
    <w:rsid w:val="00070E70"/>
    <w:rsid w:val="0007453B"/>
    <w:rsid w:val="000757D1"/>
    <w:rsid w:val="000757F7"/>
    <w:rsid w:val="000761E6"/>
    <w:rsid w:val="00077C17"/>
    <w:rsid w:val="00077DFA"/>
    <w:rsid w:val="0008121A"/>
    <w:rsid w:val="000823D3"/>
    <w:rsid w:val="00083E07"/>
    <w:rsid w:val="0008651B"/>
    <w:rsid w:val="00087991"/>
    <w:rsid w:val="0009262B"/>
    <w:rsid w:val="00092AD8"/>
    <w:rsid w:val="00094E41"/>
    <w:rsid w:val="0009579C"/>
    <w:rsid w:val="00096E5B"/>
    <w:rsid w:val="000A131E"/>
    <w:rsid w:val="000A2D0C"/>
    <w:rsid w:val="000A3059"/>
    <w:rsid w:val="000A354E"/>
    <w:rsid w:val="000A3DF9"/>
    <w:rsid w:val="000A4205"/>
    <w:rsid w:val="000A58B8"/>
    <w:rsid w:val="000A6F19"/>
    <w:rsid w:val="000A6FC9"/>
    <w:rsid w:val="000B4550"/>
    <w:rsid w:val="000C0C59"/>
    <w:rsid w:val="000C323E"/>
    <w:rsid w:val="000D07E3"/>
    <w:rsid w:val="000D79E1"/>
    <w:rsid w:val="000E0627"/>
    <w:rsid w:val="000E4F1A"/>
    <w:rsid w:val="000E713B"/>
    <w:rsid w:val="000F219D"/>
    <w:rsid w:val="000F38A9"/>
    <w:rsid w:val="000F3A13"/>
    <w:rsid w:val="000F50F5"/>
    <w:rsid w:val="000F544A"/>
    <w:rsid w:val="000F74A6"/>
    <w:rsid w:val="000F74B5"/>
    <w:rsid w:val="000F7ECA"/>
    <w:rsid w:val="001001C3"/>
    <w:rsid w:val="0011037B"/>
    <w:rsid w:val="00111771"/>
    <w:rsid w:val="00114E0C"/>
    <w:rsid w:val="001161BD"/>
    <w:rsid w:val="001176AC"/>
    <w:rsid w:val="00125746"/>
    <w:rsid w:val="00125B49"/>
    <w:rsid w:val="0012624C"/>
    <w:rsid w:val="00132434"/>
    <w:rsid w:val="001337B4"/>
    <w:rsid w:val="0015114E"/>
    <w:rsid w:val="0015257C"/>
    <w:rsid w:val="00153C14"/>
    <w:rsid w:val="001547D5"/>
    <w:rsid w:val="001559B0"/>
    <w:rsid w:val="00156D2A"/>
    <w:rsid w:val="00157AF1"/>
    <w:rsid w:val="00161879"/>
    <w:rsid w:val="00163E28"/>
    <w:rsid w:val="00170295"/>
    <w:rsid w:val="00171480"/>
    <w:rsid w:val="001716A9"/>
    <w:rsid w:val="001739F0"/>
    <w:rsid w:val="00176918"/>
    <w:rsid w:val="001816B8"/>
    <w:rsid w:val="00181C0B"/>
    <w:rsid w:val="001830DC"/>
    <w:rsid w:val="00186A55"/>
    <w:rsid w:val="00187885"/>
    <w:rsid w:val="001927B3"/>
    <w:rsid w:val="0019586D"/>
    <w:rsid w:val="00196C83"/>
    <w:rsid w:val="00197592"/>
    <w:rsid w:val="001A2604"/>
    <w:rsid w:val="001A5159"/>
    <w:rsid w:val="001A6EEF"/>
    <w:rsid w:val="001B429D"/>
    <w:rsid w:val="001B6098"/>
    <w:rsid w:val="001C31DE"/>
    <w:rsid w:val="001C6CD9"/>
    <w:rsid w:val="001C71B4"/>
    <w:rsid w:val="001D5CAD"/>
    <w:rsid w:val="001D7E02"/>
    <w:rsid w:val="001D7FA8"/>
    <w:rsid w:val="001E4569"/>
    <w:rsid w:val="001E4982"/>
    <w:rsid w:val="001F5696"/>
    <w:rsid w:val="001F5ECD"/>
    <w:rsid w:val="001F6010"/>
    <w:rsid w:val="001F7101"/>
    <w:rsid w:val="001F7426"/>
    <w:rsid w:val="00202EB5"/>
    <w:rsid w:val="00203762"/>
    <w:rsid w:val="00204F0A"/>
    <w:rsid w:val="00205CD6"/>
    <w:rsid w:val="002115F1"/>
    <w:rsid w:val="002150F0"/>
    <w:rsid w:val="00221077"/>
    <w:rsid w:val="00222730"/>
    <w:rsid w:val="002250A7"/>
    <w:rsid w:val="00225B06"/>
    <w:rsid w:val="00234614"/>
    <w:rsid w:val="002359EC"/>
    <w:rsid w:val="002377CF"/>
    <w:rsid w:val="0024579B"/>
    <w:rsid w:val="00247077"/>
    <w:rsid w:val="00250785"/>
    <w:rsid w:val="00251E21"/>
    <w:rsid w:val="00253C3C"/>
    <w:rsid w:val="002559BB"/>
    <w:rsid w:val="00260337"/>
    <w:rsid w:val="00262446"/>
    <w:rsid w:val="00266379"/>
    <w:rsid w:val="00266878"/>
    <w:rsid w:val="00266C12"/>
    <w:rsid w:val="00266F3C"/>
    <w:rsid w:val="0026794D"/>
    <w:rsid w:val="00272F8D"/>
    <w:rsid w:val="00275B60"/>
    <w:rsid w:val="00276139"/>
    <w:rsid w:val="002772A5"/>
    <w:rsid w:val="00277C37"/>
    <w:rsid w:val="00281D17"/>
    <w:rsid w:val="00281F77"/>
    <w:rsid w:val="00286B8F"/>
    <w:rsid w:val="002870B7"/>
    <w:rsid w:val="002916A7"/>
    <w:rsid w:val="00293B67"/>
    <w:rsid w:val="00293C93"/>
    <w:rsid w:val="0029569B"/>
    <w:rsid w:val="002958C7"/>
    <w:rsid w:val="0029662D"/>
    <w:rsid w:val="0029703F"/>
    <w:rsid w:val="002A6269"/>
    <w:rsid w:val="002A6724"/>
    <w:rsid w:val="002A79A2"/>
    <w:rsid w:val="002B1B51"/>
    <w:rsid w:val="002B2FBD"/>
    <w:rsid w:val="002C5E18"/>
    <w:rsid w:val="002C605B"/>
    <w:rsid w:val="002C638A"/>
    <w:rsid w:val="002C6F7F"/>
    <w:rsid w:val="002D673A"/>
    <w:rsid w:val="002D6B04"/>
    <w:rsid w:val="002E59DA"/>
    <w:rsid w:val="002E62E1"/>
    <w:rsid w:val="002F2886"/>
    <w:rsid w:val="002F2FAD"/>
    <w:rsid w:val="002F477B"/>
    <w:rsid w:val="00300C28"/>
    <w:rsid w:val="00301502"/>
    <w:rsid w:val="00302095"/>
    <w:rsid w:val="00304CAD"/>
    <w:rsid w:val="0030702E"/>
    <w:rsid w:val="00307FBA"/>
    <w:rsid w:val="0031294C"/>
    <w:rsid w:val="003139AF"/>
    <w:rsid w:val="00316A01"/>
    <w:rsid w:val="00316A85"/>
    <w:rsid w:val="003214A8"/>
    <w:rsid w:val="00323398"/>
    <w:rsid w:val="003320B9"/>
    <w:rsid w:val="003336C7"/>
    <w:rsid w:val="00333B97"/>
    <w:rsid w:val="00336A84"/>
    <w:rsid w:val="00341EC7"/>
    <w:rsid w:val="003427E8"/>
    <w:rsid w:val="003443E8"/>
    <w:rsid w:val="003477C3"/>
    <w:rsid w:val="00351106"/>
    <w:rsid w:val="00353729"/>
    <w:rsid w:val="00354933"/>
    <w:rsid w:val="00355175"/>
    <w:rsid w:val="00355E5A"/>
    <w:rsid w:val="00357B4B"/>
    <w:rsid w:val="00362E5F"/>
    <w:rsid w:val="00363ECF"/>
    <w:rsid w:val="003701A7"/>
    <w:rsid w:val="00370238"/>
    <w:rsid w:val="00370797"/>
    <w:rsid w:val="0037167C"/>
    <w:rsid w:val="003806D0"/>
    <w:rsid w:val="00383C6A"/>
    <w:rsid w:val="003853F9"/>
    <w:rsid w:val="00392247"/>
    <w:rsid w:val="00395BD1"/>
    <w:rsid w:val="0039690A"/>
    <w:rsid w:val="0039755E"/>
    <w:rsid w:val="003A223F"/>
    <w:rsid w:val="003A353C"/>
    <w:rsid w:val="003A4A38"/>
    <w:rsid w:val="003A6058"/>
    <w:rsid w:val="003B153E"/>
    <w:rsid w:val="003B1CDA"/>
    <w:rsid w:val="003B36F0"/>
    <w:rsid w:val="003B46E9"/>
    <w:rsid w:val="003B4EDF"/>
    <w:rsid w:val="003B62D9"/>
    <w:rsid w:val="003B6D53"/>
    <w:rsid w:val="003C300E"/>
    <w:rsid w:val="003C4991"/>
    <w:rsid w:val="003C5147"/>
    <w:rsid w:val="003D1E70"/>
    <w:rsid w:val="003D706F"/>
    <w:rsid w:val="003E2787"/>
    <w:rsid w:val="003E42C3"/>
    <w:rsid w:val="003E6A1C"/>
    <w:rsid w:val="003F2AF9"/>
    <w:rsid w:val="003F2FA1"/>
    <w:rsid w:val="003F30DC"/>
    <w:rsid w:val="003F455F"/>
    <w:rsid w:val="003F54AD"/>
    <w:rsid w:val="003F760A"/>
    <w:rsid w:val="00410BA6"/>
    <w:rsid w:val="00413726"/>
    <w:rsid w:val="0041519C"/>
    <w:rsid w:val="00417CCB"/>
    <w:rsid w:val="004243DD"/>
    <w:rsid w:val="00425FA1"/>
    <w:rsid w:val="004267CC"/>
    <w:rsid w:val="004312DF"/>
    <w:rsid w:val="00432CF7"/>
    <w:rsid w:val="004348F0"/>
    <w:rsid w:val="00442F2F"/>
    <w:rsid w:val="00446AF0"/>
    <w:rsid w:val="00452409"/>
    <w:rsid w:val="0045649A"/>
    <w:rsid w:val="004564E9"/>
    <w:rsid w:val="00460765"/>
    <w:rsid w:val="0046322E"/>
    <w:rsid w:val="004656FB"/>
    <w:rsid w:val="00465B32"/>
    <w:rsid w:val="0047101A"/>
    <w:rsid w:val="00474566"/>
    <w:rsid w:val="00476F07"/>
    <w:rsid w:val="00483407"/>
    <w:rsid w:val="0048369B"/>
    <w:rsid w:val="00490BF2"/>
    <w:rsid w:val="004917DA"/>
    <w:rsid w:val="00491A64"/>
    <w:rsid w:val="004932A2"/>
    <w:rsid w:val="004973DA"/>
    <w:rsid w:val="00497E8A"/>
    <w:rsid w:val="004A5507"/>
    <w:rsid w:val="004B0664"/>
    <w:rsid w:val="004B0FA7"/>
    <w:rsid w:val="004B19DC"/>
    <w:rsid w:val="004B6190"/>
    <w:rsid w:val="004C310E"/>
    <w:rsid w:val="004C38F7"/>
    <w:rsid w:val="004C3B44"/>
    <w:rsid w:val="004C48B8"/>
    <w:rsid w:val="004C7FA7"/>
    <w:rsid w:val="004D049C"/>
    <w:rsid w:val="004D0D2C"/>
    <w:rsid w:val="004D0F08"/>
    <w:rsid w:val="004D147D"/>
    <w:rsid w:val="004D451D"/>
    <w:rsid w:val="004D6627"/>
    <w:rsid w:val="004D73C9"/>
    <w:rsid w:val="004E1D09"/>
    <w:rsid w:val="004E36CC"/>
    <w:rsid w:val="004E37C9"/>
    <w:rsid w:val="004E55E6"/>
    <w:rsid w:val="004E5B8D"/>
    <w:rsid w:val="004E5DA7"/>
    <w:rsid w:val="004F7E67"/>
    <w:rsid w:val="00507759"/>
    <w:rsid w:val="00507991"/>
    <w:rsid w:val="005113CB"/>
    <w:rsid w:val="005119B5"/>
    <w:rsid w:val="00511C4E"/>
    <w:rsid w:val="00515DC7"/>
    <w:rsid w:val="00516AB8"/>
    <w:rsid w:val="00523623"/>
    <w:rsid w:val="00525877"/>
    <w:rsid w:val="00527EC3"/>
    <w:rsid w:val="00530E36"/>
    <w:rsid w:val="0053497F"/>
    <w:rsid w:val="005365C8"/>
    <w:rsid w:val="00540439"/>
    <w:rsid w:val="00541E12"/>
    <w:rsid w:val="005424B3"/>
    <w:rsid w:val="00550DAC"/>
    <w:rsid w:val="00553544"/>
    <w:rsid w:val="00556D9C"/>
    <w:rsid w:val="00562D5D"/>
    <w:rsid w:val="00563149"/>
    <w:rsid w:val="0056348C"/>
    <w:rsid w:val="00564847"/>
    <w:rsid w:val="0056558E"/>
    <w:rsid w:val="00567F26"/>
    <w:rsid w:val="005727BC"/>
    <w:rsid w:val="00577528"/>
    <w:rsid w:val="005814F6"/>
    <w:rsid w:val="0058254C"/>
    <w:rsid w:val="00584CAD"/>
    <w:rsid w:val="00585CD5"/>
    <w:rsid w:val="00592F1F"/>
    <w:rsid w:val="005959C1"/>
    <w:rsid w:val="005A25F6"/>
    <w:rsid w:val="005A34D1"/>
    <w:rsid w:val="005A3DFF"/>
    <w:rsid w:val="005A45DA"/>
    <w:rsid w:val="005A511E"/>
    <w:rsid w:val="005A6BAF"/>
    <w:rsid w:val="005A7D13"/>
    <w:rsid w:val="005B12DC"/>
    <w:rsid w:val="005B2497"/>
    <w:rsid w:val="005B401D"/>
    <w:rsid w:val="005B66EB"/>
    <w:rsid w:val="005B7576"/>
    <w:rsid w:val="005D117A"/>
    <w:rsid w:val="005D37AA"/>
    <w:rsid w:val="005D41ED"/>
    <w:rsid w:val="005D50DA"/>
    <w:rsid w:val="005D71EE"/>
    <w:rsid w:val="005E66AA"/>
    <w:rsid w:val="005E71BD"/>
    <w:rsid w:val="005E7916"/>
    <w:rsid w:val="005E7CE2"/>
    <w:rsid w:val="005F04B6"/>
    <w:rsid w:val="005F1660"/>
    <w:rsid w:val="005F30AD"/>
    <w:rsid w:val="005F4FB6"/>
    <w:rsid w:val="005F5EF8"/>
    <w:rsid w:val="0060199F"/>
    <w:rsid w:val="006020EE"/>
    <w:rsid w:val="006049F8"/>
    <w:rsid w:val="00605D39"/>
    <w:rsid w:val="0060708A"/>
    <w:rsid w:val="0060765D"/>
    <w:rsid w:val="0060781E"/>
    <w:rsid w:val="00611355"/>
    <w:rsid w:val="006222F4"/>
    <w:rsid w:val="006234AF"/>
    <w:rsid w:val="00624DAB"/>
    <w:rsid w:val="00632E00"/>
    <w:rsid w:val="00632E14"/>
    <w:rsid w:val="00633383"/>
    <w:rsid w:val="00641628"/>
    <w:rsid w:val="00647132"/>
    <w:rsid w:val="00650FBE"/>
    <w:rsid w:val="0065228E"/>
    <w:rsid w:val="0065387D"/>
    <w:rsid w:val="00653FDB"/>
    <w:rsid w:val="006620C9"/>
    <w:rsid w:val="00662850"/>
    <w:rsid w:val="006669E7"/>
    <w:rsid w:val="00670819"/>
    <w:rsid w:val="006804A5"/>
    <w:rsid w:val="006826F3"/>
    <w:rsid w:val="006874D3"/>
    <w:rsid w:val="00691E6D"/>
    <w:rsid w:val="00693A9B"/>
    <w:rsid w:val="006A0555"/>
    <w:rsid w:val="006A1B68"/>
    <w:rsid w:val="006A2256"/>
    <w:rsid w:val="006A3F80"/>
    <w:rsid w:val="006A5B0B"/>
    <w:rsid w:val="006B4599"/>
    <w:rsid w:val="006C0236"/>
    <w:rsid w:val="006C1A15"/>
    <w:rsid w:val="006C5AB3"/>
    <w:rsid w:val="006C6F1D"/>
    <w:rsid w:val="006D0857"/>
    <w:rsid w:val="006D17DE"/>
    <w:rsid w:val="006D6D1A"/>
    <w:rsid w:val="006D73F0"/>
    <w:rsid w:val="006D7D71"/>
    <w:rsid w:val="006E12B9"/>
    <w:rsid w:val="006E31AC"/>
    <w:rsid w:val="006E5BFA"/>
    <w:rsid w:val="006E604F"/>
    <w:rsid w:val="006F62CD"/>
    <w:rsid w:val="006F6AF0"/>
    <w:rsid w:val="006F770C"/>
    <w:rsid w:val="006F7E30"/>
    <w:rsid w:val="00701FAA"/>
    <w:rsid w:val="0070293E"/>
    <w:rsid w:val="007065DC"/>
    <w:rsid w:val="00706B70"/>
    <w:rsid w:val="0071334B"/>
    <w:rsid w:val="007141B0"/>
    <w:rsid w:val="00714B16"/>
    <w:rsid w:val="00715965"/>
    <w:rsid w:val="00715FE6"/>
    <w:rsid w:val="00721286"/>
    <w:rsid w:val="007220F9"/>
    <w:rsid w:val="0072219E"/>
    <w:rsid w:val="00723AEF"/>
    <w:rsid w:val="00726A4A"/>
    <w:rsid w:val="00727F1D"/>
    <w:rsid w:val="00731876"/>
    <w:rsid w:val="00731D9D"/>
    <w:rsid w:val="00734F49"/>
    <w:rsid w:val="00741E98"/>
    <w:rsid w:val="007426AA"/>
    <w:rsid w:val="00743377"/>
    <w:rsid w:val="00744C1B"/>
    <w:rsid w:val="00750643"/>
    <w:rsid w:val="00751C56"/>
    <w:rsid w:val="00751DFB"/>
    <w:rsid w:val="007530F4"/>
    <w:rsid w:val="00757B3B"/>
    <w:rsid w:val="00762837"/>
    <w:rsid w:val="00764267"/>
    <w:rsid w:val="00766FB2"/>
    <w:rsid w:val="0077106A"/>
    <w:rsid w:val="007740E9"/>
    <w:rsid w:val="00775083"/>
    <w:rsid w:val="007762EB"/>
    <w:rsid w:val="00782861"/>
    <w:rsid w:val="007909A7"/>
    <w:rsid w:val="00795BC7"/>
    <w:rsid w:val="007967C1"/>
    <w:rsid w:val="007A17A3"/>
    <w:rsid w:val="007A1CE3"/>
    <w:rsid w:val="007A2F5D"/>
    <w:rsid w:val="007A38DB"/>
    <w:rsid w:val="007A7DD3"/>
    <w:rsid w:val="007B306A"/>
    <w:rsid w:val="007B4456"/>
    <w:rsid w:val="007B548B"/>
    <w:rsid w:val="007B7A10"/>
    <w:rsid w:val="007B7E7D"/>
    <w:rsid w:val="007C2EA6"/>
    <w:rsid w:val="007C422B"/>
    <w:rsid w:val="007C4313"/>
    <w:rsid w:val="007C6691"/>
    <w:rsid w:val="007D3188"/>
    <w:rsid w:val="007D36F8"/>
    <w:rsid w:val="007D58B1"/>
    <w:rsid w:val="007D6B11"/>
    <w:rsid w:val="007E311F"/>
    <w:rsid w:val="007F0AA3"/>
    <w:rsid w:val="007F1390"/>
    <w:rsid w:val="007F25AA"/>
    <w:rsid w:val="007F5889"/>
    <w:rsid w:val="00800D50"/>
    <w:rsid w:val="008036F8"/>
    <w:rsid w:val="00803D32"/>
    <w:rsid w:val="008057D7"/>
    <w:rsid w:val="00811F18"/>
    <w:rsid w:val="0081535B"/>
    <w:rsid w:val="008176C4"/>
    <w:rsid w:val="008216DA"/>
    <w:rsid w:val="0082433E"/>
    <w:rsid w:val="008254EB"/>
    <w:rsid w:val="00825D93"/>
    <w:rsid w:val="0082780A"/>
    <w:rsid w:val="00834591"/>
    <w:rsid w:val="008346FC"/>
    <w:rsid w:val="00834D0E"/>
    <w:rsid w:val="008357EA"/>
    <w:rsid w:val="00836449"/>
    <w:rsid w:val="0083655B"/>
    <w:rsid w:val="0084428A"/>
    <w:rsid w:val="008467D0"/>
    <w:rsid w:val="00850D7E"/>
    <w:rsid w:val="008546C6"/>
    <w:rsid w:val="0085733B"/>
    <w:rsid w:val="008575DA"/>
    <w:rsid w:val="00860E04"/>
    <w:rsid w:val="00861493"/>
    <w:rsid w:val="00863F7A"/>
    <w:rsid w:val="00874441"/>
    <w:rsid w:val="00875A77"/>
    <w:rsid w:val="00884DD7"/>
    <w:rsid w:val="00886239"/>
    <w:rsid w:val="00886759"/>
    <w:rsid w:val="00887F51"/>
    <w:rsid w:val="0089000B"/>
    <w:rsid w:val="00893497"/>
    <w:rsid w:val="0089379A"/>
    <w:rsid w:val="00894968"/>
    <w:rsid w:val="008958A4"/>
    <w:rsid w:val="008A23E6"/>
    <w:rsid w:val="008A2B59"/>
    <w:rsid w:val="008A4A76"/>
    <w:rsid w:val="008A4C21"/>
    <w:rsid w:val="008A6581"/>
    <w:rsid w:val="008B263E"/>
    <w:rsid w:val="008B54F6"/>
    <w:rsid w:val="008C3433"/>
    <w:rsid w:val="008C4852"/>
    <w:rsid w:val="008D00C1"/>
    <w:rsid w:val="008D4671"/>
    <w:rsid w:val="008D468E"/>
    <w:rsid w:val="008D50B0"/>
    <w:rsid w:val="008D5A12"/>
    <w:rsid w:val="008D5B91"/>
    <w:rsid w:val="008D62B7"/>
    <w:rsid w:val="008D728B"/>
    <w:rsid w:val="008F41D4"/>
    <w:rsid w:val="008F7690"/>
    <w:rsid w:val="00903A7D"/>
    <w:rsid w:val="009179D3"/>
    <w:rsid w:val="00920A3E"/>
    <w:rsid w:val="00922585"/>
    <w:rsid w:val="00923F16"/>
    <w:rsid w:val="00927CF2"/>
    <w:rsid w:val="009349EC"/>
    <w:rsid w:val="00935335"/>
    <w:rsid w:val="00935FB2"/>
    <w:rsid w:val="00936B7D"/>
    <w:rsid w:val="00937736"/>
    <w:rsid w:val="00941591"/>
    <w:rsid w:val="00944D30"/>
    <w:rsid w:val="00950E81"/>
    <w:rsid w:val="00951D84"/>
    <w:rsid w:val="00953FFD"/>
    <w:rsid w:val="00960EB5"/>
    <w:rsid w:val="009644D6"/>
    <w:rsid w:val="00965E81"/>
    <w:rsid w:val="00967E7B"/>
    <w:rsid w:val="009729B7"/>
    <w:rsid w:val="00972AF8"/>
    <w:rsid w:val="00972DCA"/>
    <w:rsid w:val="0097521E"/>
    <w:rsid w:val="009754FA"/>
    <w:rsid w:val="00976546"/>
    <w:rsid w:val="0097743B"/>
    <w:rsid w:val="00985987"/>
    <w:rsid w:val="00987FA9"/>
    <w:rsid w:val="00993BD4"/>
    <w:rsid w:val="009A47B5"/>
    <w:rsid w:val="009A5127"/>
    <w:rsid w:val="009A54F9"/>
    <w:rsid w:val="009A6D65"/>
    <w:rsid w:val="009B0F50"/>
    <w:rsid w:val="009B3462"/>
    <w:rsid w:val="009C09ED"/>
    <w:rsid w:val="009C196B"/>
    <w:rsid w:val="009C19B0"/>
    <w:rsid w:val="009C7412"/>
    <w:rsid w:val="009D465D"/>
    <w:rsid w:val="009D667C"/>
    <w:rsid w:val="009D7CD8"/>
    <w:rsid w:val="009E3358"/>
    <w:rsid w:val="009E6D93"/>
    <w:rsid w:val="009E76B6"/>
    <w:rsid w:val="009F05DD"/>
    <w:rsid w:val="009F1955"/>
    <w:rsid w:val="009F65EB"/>
    <w:rsid w:val="00A019AE"/>
    <w:rsid w:val="00A07158"/>
    <w:rsid w:val="00A079EF"/>
    <w:rsid w:val="00A149B3"/>
    <w:rsid w:val="00A15BB4"/>
    <w:rsid w:val="00A15DA7"/>
    <w:rsid w:val="00A25D36"/>
    <w:rsid w:val="00A3047B"/>
    <w:rsid w:val="00A30533"/>
    <w:rsid w:val="00A32079"/>
    <w:rsid w:val="00A336A5"/>
    <w:rsid w:val="00A40411"/>
    <w:rsid w:val="00A417CB"/>
    <w:rsid w:val="00A434D6"/>
    <w:rsid w:val="00A464A6"/>
    <w:rsid w:val="00A46D84"/>
    <w:rsid w:val="00A501DF"/>
    <w:rsid w:val="00A604F3"/>
    <w:rsid w:val="00A60F39"/>
    <w:rsid w:val="00A620C7"/>
    <w:rsid w:val="00A655A7"/>
    <w:rsid w:val="00A70DFD"/>
    <w:rsid w:val="00A71232"/>
    <w:rsid w:val="00A714B4"/>
    <w:rsid w:val="00A73E93"/>
    <w:rsid w:val="00A809C4"/>
    <w:rsid w:val="00A820FF"/>
    <w:rsid w:val="00A82B4D"/>
    <w:rsid w:val="00A9247A"/>
    <w:rsid w:val="00A94282"/>
    <w:rsid w:val="00A95D4F"/>
    <w:rsid w:val="00A97CEE"/>
    <w:rsid w:val="00A97ECD"/>
    <w:rsid w:val="00AA3496"/>
    <w:rsid w:val="00AA381A"/>
    <w:rsid w:val="00AA3FDD"/>
    <w:rsid w:val="00AA7DB9"/>
    <w:rsid w:val="00AB4120"/>
    <w:rsid w:val="00AB7B3E"/>
    <w:rsid w:val="00AD0547"/>
    <w:rsid w:val="00AD2720"/>
    <w:rsid w:val="00AD3406"/>
    <w:rsid w:val="00AD3684"/>
    <w:rsid w:val="00AD501B"/>
    <w:rsid w:val="00AD6A20"/>
    <w:rsid w:val="00AD6E0A"/>
    <w:rsid w:val="00AD7098"/>
    <w:rsid w:val="00AE3CAC"/>
    <w:rsid w:val="00AE3F2D"/>
    <w:rsid w:val="00AE74E1"/>
    <w:rsid w:val="00AF013E"/>
    <w:rsid w:val="00AF600A"/>
    <w:rsid w:val="00AF6B3B"/>
    <w:rsid w:val="00B051DD"/>
    <w:rsid w:val="00B07818"/>
    <w:rsid w:val="00B07E91"/>
    <w:rsid w:val="00B07F2A"/>
    <w:rsid w:val="00B2038E"/>
    <w:rsid w:val="00B205CD"/>
    <w:rsid w:val="00B24CF3"/>
    <w:rsid w:val="00B26B17"/>
    <w:rsid w:val="00B36754"/>
    <w:rsid w:val="00B4701A"/>
    <w:rsid w:val="00B51DA2"/>
    <w:rsid w:val="00B5234B"/>
    <w:rsid w:val="00B52F68"/>
    <w:rsid w:val="00B53E4D"/>
    <w:rsid w:val="00B61078"/>
    <w:rsid w:val="00B611CD"/>
    <w:rsid w:val="00B62DBC"/>
    <w:rsid w:val="00B62E07"/>
    <w:rsid w:val="00B6333D"/>
    <w:rsid w:val="00B67435"/>
    <w:rsid w:val="00B6774F"/>
    <w:rsid w:val="00B70EDD"/>
    <w:rsid w:val="00B730CF"/>
    <w:rsid w:val="00B769D2"/>
    <w:rsid w:val="00B77372"/>
    <w:rsid w:val="00B77DFE"/>
    <w:rsid w:val="00B80DB8"/>
    <w:rsid w:val="00B8433B"/>
    <w:rsid w:val="00B845C3"/>
    <w:rsid w:val="00B87A4E"/>
    <w:rsid w:val="00B91BA4"/>
    <w:rsid w:val="00B925EA"/>
    <w:rsid w:val="00B92D00"/>
    <w:rsid w:val="00B93892"/>
    <w:rsid w:val="00BA0DA1"/>
    <w:rsid w:val="00BA1FEE"/>
    <w:rsid w:val="00BA4A57"/>
    <w:rsid w:val="00BA511F"/>
    <w:rsid w:val="00BA660A"/>
    <w:rsid w:val="00BA6C1F"/>
    <w:rsid w:val="00BB1D2B"/>
    <w:rsid w:val="00BB214E"/>
    <w:rsid w:val="00BB4760"/>
    <w:rsid w:val="00BB53CD"/>
    <w:rsid w:val="00BC23FA"/>
    <w:rsid w:val="00BC48AE"/>
    <w:rsid w:val="00BC7E74"/>
    <w:rsid w:val="00BD4AA4"/>
    <w:rsid w:val="00BD5BCF"/>
    <w:rsid w:val="00BD6295"/>
    <w:rsid w:val="00BE17ED"/>
    <w:rsid w:val="00BE2D84"/>
    <w:rsid w:val="00BE44A7"/>
    <w:rsid w:val="00BE4FFF"/>
    <w:rsid w:val="00BF2E15"/>
    <w:rsid w:val="00BF3819"/>
    <w:rsid w:val="00BF4D36"/>
    <w:rsid w:val="00BF5937"/>
    <w:rsid w:val="00BF62B1"/>
    <w:rsid w:val="00C001DA"/>
    <w:rsid w:val="00C047F9"/>
    <w:rsid w:val="00C07A2D"/>
    <w:rsid w:val="00C12E05"/>
    <w:rsid w:val="00C13104"/>
    <w:rsid w:val="00C13F3F"/>
    <w:rsid w:val="00C14804"/>
    <w:rsid w:val="00C163A9"/>
    <w:rsid w:val="00C16F6D"/>
    <w:rsid w:val="00C17247"/>
    <w:rsid w:val="00C202E3"/>
    <w:rsid w:val="00C2126A"/>
    <w:rsid w:val="00C216C0"/>
    <w:rsid w:val="00C24426"/>
    <w:rsid w:val="00C2798A"/>
    <w:rsid w:val="00C31917"/>
    <w:rsid w:val="00C3255C"/>
    <w:rsid w:val="00C33F7D"/>
    <w:rsid w:val="00C354D4"/>
    <w:rsid w:val="00C44433"/>
    <w:rsid w:val="00C52450"/>
    <w:rsid w:val="00C55F73"/>
    <w:rsid w:val="00C56EC8"/>
    <w:rsid w:val="00C60EFB"/>
    <w:rsid w:val="00C62198"/>
    <w:rsid w:val="00C62378"/>
    <w:rsid w:val="00C64D47"/>
    <w:rsid w:val="00C70550"/>
    <w:rsid w:val="00C718D3"/>
    <w:rsid w:val="00C75F28"/>
    <w:rsid w:val="00C80BEC"/>
    <w:rsid w:val="00C864BB"/>
    <w:rsid w:val="00C93513"/>
    <w:rsid w:val="00C93898"/>
    <w:rsid w:val="00C95702"/>
    <w:rsid w:val="00C962E6"/>
    <w:rsid w:val="00CA2E68"/>
    <w:rsid w:val="00CA4BF4"/>
    <w:rsid w:val="00CB1A3B"/>
    <w:rsid w:val="00CB1EC7"/>
    <w:rsid w:val="00CB3E3B"/>
    <w:rsid w:val="00CB6946"/>
    <w:rsid w:val="00CC28BA"/>
    <w:rsid w:val="00CC2DEE"/>
    <w:rsid w:val="00CC3671"/>
    <w:rsid w:val="00CC37AF"/>
    <w:rsid w:val="00CC4BF5"/>
    <w:rsid w:val="00CC4C73"/>
    <w:rsid w:val="00CC4E69"/>
    <w:rsid w:val="00CC721F"/>
    <w:rsid w:val="00CD325E"/>
    <w:rsid w:val="00CD40C4"/>
    <w:rsid w:val="00CD68AE"/>
    <w:rsid w:val="00CE31DB"/>
    <w:rsid w:val="00CE5B82"/>
    <w:rsid w:val="00CF31E0"/>
    <w:rsid w:val="00CF4287"/>
    <w:rsid w:val="00CF4E64"/>
    <w:rsid w:val="00D0165B"/>
    <w:rsid w:val="00D031FA"/>
    <w:rsid w:val="00D04E3E"/>
    <w:rsid w:val="00D06018"/>
    <w:rsid w:val="00D12245"/>
    <w:rsid w:val="00D12E6F"/>
    <w:rsid w:val="00D13032"/>
    <w:rsid w:val="00D16A69"/>
    <w:rsid w:val="00D171C7"/>
    <w:rsid w:val="00D17DEA"/>
    <w:rsid w:val="00D17F28"/>
    <w:rsid w:val="00D20231"/>
    <w:rsid w:val="00D2257F"/>
    <w:rsid w:val="00D27055"/>
    <w:rsid w:val="00D30009"/>
    <w:rsid w:val="00D34E0F"/>
    <w:rsid w:val="00D36EF4"/>
    <w:rsid w:val="00D37973"/>
    <w:rsid w:val="00D4200E"/>
    <w:rsid w:val="00D42524"/>
    <w:rsid w:val="00D42D70"/>
    <w:rsid w:val="00D44351"/>
    <w:rsid w:val="00D451CC"/>
    <w:rsid w:val="00D5038B"/>
    <w:rsid w:val="00D50813"/>
    <w:rsid w:val="00D51010"/>
    <w:rsid w:val="00D51FDD"/>
    <w:rsid w:val="00D5517D"/>
    <w:rsid w:val="00D55724"/>
    <w:rsid w:val="00D55825"/>
    <w:rsid w:val="00D56A31"/>
    <w:rsid w:val="00D56CE0"/>
    <w:rsid w:val="00D57F32"/>
    <w:rsid w:val="00D64180"/>
    <w:rsid w:val="00D66FA3"/>
    <w:rsid w:val="00D7040C"/>
    <w:rsid w:val="00D71C24"/>
    <w:rsid w:val="00D72929"/>
    <w:rsid w:val="00D734C7"/>
    <w:rsid w:val="00D74688"/>
    <w:rsid w:val="00D831ED"/>
    <w:rsid w:val="00D84251"/>
    <w:rsid w:val="00D854F3"/>
    <w:rsid w:val="00D905FD"/>
    <w:rsid w:val="00D91E54"/>
    <w:rsid w:val="00D9290C"/>
    <w:rsid w:val="00D932ED"/>
    <w:rsid w:val="00D95B60"/>
    <w:rsid w:val="00D96D26"/>
    <w:rsid w:val="00DA0690"/>
    <w:rsid w:val="00DA17A0"/>
    <w:rsid w:val="00DA2347"/>
    <w:rsid w:val="00DA2994"/>
    <w:rsid w:val="00DA5C6D"/>
    <w:rsid w:val="00DA7C6C"/>
    <w:rsid w:val="00DA7E7C"/>
    <w:rsid w:val="00DB4465"/>
    <w:rsid w:val="00DB4F93"/>
    <w:rsid w:val="00DC5FD7"/>
    <w:rsid w:val="00DC612E"/>
    <w:rsid w:val="00DC62D4"/>
    <w:rsid w:val="00DC68A5"/>
    <w:rsid w:val="00DC740B"/>
    <w:rsid w:val="00DD18F5"/>
    <w:rsid w:val="00DD1F9A"/>
    <w:rsid w:val="00DD40F5"/>
    <w:rsid w:val="00DD4110"/>
    <w:rsid w:val="00DD5BA6"/>
    <w:rsid w:val="00DD605B"/>
    <w:rsid w:val="00DD72D4"/>
    <w:rsid w:val="00DE1238"/>
    <w:rsid w:val="00DE6DAC"/>
    <w:rsid w:val="00DE797D"/>
    <w:rsid w:val="00DF0932"/>
    <w:rsid w:val="00DF1B5D"/>
    <w:rsid w:val="00DF51AD"/>
    <w:rsid w:val="00DF609C"/>
    <w:rsid w:val="00E03811"/>
    <w:rsid w:val="00E06C00"/>
    <w:rsid w:val="00E149F8"/>
    <w:rsid w:val="00E15212"/>
    <w:rsid w:val="00E152DC"/>
    <w:rsid w:val="00E15567"/>
    <w:rsid w:val="00E157DA"/>
    <w:rsid w:val="00E15B3E"/>
    <w:rsid w:val="00E37460"/>
    <w:rsid w:val="00E45484"/>
    <w:rsid w:val="00E53265"/>
    <w:rsid w:val="00E55A74"/>
    <w:rsid w:val="00E560DF"/>
    <w:rsid w:val="00E60EF9"/>
    <w:rsid w:val="00E62A26"/>
    <w:rsid w:val="00E67E04"/>
    <w:rsid w:val="00E705E9"/>
    <w:rsid w:val="00E70E6F"/>
    <w:rsid w:val="00E71C95"/>
    <w:rsid w:val="00E74D6E"/>
    <w:rsid w:val="00E7628E"/>
    <w:rsid w:val="00E7757E"/>
    <w:rsid w:val="00E80C44"/>
    <w:rsid w:val="00E864DF"/>
    <w:rsid w:val="00E91539"/>
    <w:rsid w:val="00E93FD0"/>
    <w:rsid w:val="00E94052"/>
    <w:rsid w:val="00E942F7"/>
    <w:rsid w:val="00EA0225"/>
    <w:rsid w:val="00EA37AA"/>
    <w:rsid w:val="00EA4B75"/>
    <w:rsid w:val="00EB34B3"/>
    <w:rsid w:val="00EC02E8"/>
    <w:rsid w:val="00EC1910"/>
    <w:rsid w:val="00EC1A09"/>
    <w:rsid w:val="00EC2FA9"/>
    <w:rsid w:val="00EC4156"/>
    <w:rsid w:val="00EC449F"/>
    <w:rsid w:val="00EC4B73"/>
    <w:rsid w:val="00EC4BD2"/>
    <w:rsid w:val="00EC4E0E"/>
    <w:rsid w:val="00EC5E8C"/>
    <w:rsid w:val="00EC67F5"/>
    <w:rsid w:val="00EC7AF6"/>
    <w:rsid w:val="00ED1504"/>
    <w:rsid w:val="00ED1C34"/>
    <w:rsid w:val="00ED2BBA"/>
    <w:rsid w:val="00ED34A6"/>
    <w:rsid w:val="00ED3E53"/>
    <w:rsid w:val="00ED5B6C"/>
    <w:rsid w:val="00EE0521"/>
    <w:rsid w:val="00EE38EC"/>
    <w:rsid w:val="00EE6921"/>
    <w:rsid w:val="00EE77E1"/>
    <w:rsid w:val="00EF271A"/>
    <w:rsid w:val="00EF2BC4"/>
    <w:rsid w:val="00EF2C06"/>
    <w:rsid w:val="00EF3323"/>
    <w:rsid w:val="00EF3DD0"/>
    <w:rsid w:val="00EF3F8A"/>
    <w:rsid w:val="00EF54AE"/>
    <w:rsid w:val="00EF7BF5"/>
    <w:rsid w:val="00EF7CFF"/>
    <w:rsid w:val="00F01105"/>
    <w:rsid w:val="00F01F0A"/>
    <w:rsid w:val="00F01F95"/>
    <w:rsid w:val="00F040F6"/>
    <w:rsid w:val="00F04B1C"/>
    <w:rsid w:val="00F0637D"/>
    <w:rsid w:val="00F140AF"/>
    <w:rsid w:val="00F140D4"/>
    <w:rsid w:val="00F148B9"/>
    <w:rsid w:val="00F15E63"/>
    <w:rsid w:val="00F176D8"/>
    <w:rsid w:val="00F20265"/>
    <w:rsid w:val="00F27E56"/>
    <w:rsid w:val="00F31887"/>
    <w:rsid w:val="00F33A7A"/>
    <w:rsid w:val="00F37AFC"/>
    <w:rsid w:val="00F40A28"/>
    <w:rsid w:val="00F45C1E"/>
    <w:rsid w:val="00F51B14"/>
    <w:rsid w:val="00F54888"/>
    <w:rsid w:val="00F575A7"/>
    <w:rsid w:val="00F607E1"/>
    <w:rsid w:val="00F6184B"/>
    <w:rsid w:val="00F645C7"/>
    <w:rsid w:val="00F64BCB"/>
    <w:rsid w:val="00F658E0"/>
    <w:rsid w:val="00F70103"/>
    <w:rsid w:val="00F70788"/>
    <w:rsid w:val="00F7480C"/>
    <w:rsid w:val="00F74AC1"/>
    <w:rsid w:val="00F76958"/>
    <w:rsid w:val="00F77F0B"/>
    <w:rsid w:val="00F8192F"/>
    <w:rsid w:val="00F81EB6"/>
    <w:rsid w:val="00F8274B"/>
    <w:rsid w:val="00F836CF"/>
    <w:rsid w:val="00F83E52"/>
    <w:rsid w:val="00F862A4"/>
    <w:rsid w:val="00F91606"/>
    <w:rsid w:val="00F94361"/>
    <w:rsid w:val="00FA4650"/>
    <w:rsid w:val="00FA6120"/>
    <w:rsid w:val="00FA6DE1"/>
    <w:rsid w:val="00FA731B"/>
    <w:rsid w:val="00FA74AF"/>
    <w:rsid w:val="00FB0DAA"/>
    <w:rsid w:val="00FB19C2"/>
    <w:rsid w:val="00FB2FD1"/>
    <w:rsid w:val="00FB41A4"/>
    <w:rsid w:val="00FB4449"/>
    <w:rsid w:val="00FB6323"/>
    <w:rsid w:val="00FB7C2D"/>
    <w:rsid w:val="00FC07F1"/>
    <w:rsid w:val="00FC214F"/>
    <w:rsid w:val="00FC5DDC"/>
    <w:rsid w:val="00FC7429"/>
    <w:rsid w:val="00FD23F7"/>
    <w:rsid w:val="00FD3950"/>
    <w:rsid w:val="00FD43AF"/>
    <w:rsid w:val="00FD4807"/>
    <w:rsid w:val="00FE0A97"/>
    <w:rsid w:val="00FE1AC0"/>
    <w:rsid w:val="00FE4C9A"/>
    <w:rsid w:val="00FE7183"/>
    <w:rsid w:val="00FF426B"/>
    <w:rsid w:val="00FF4F36"/>
    <w:rsid w:val="00FF79F5"/>
    <w:rsid w:val="00FF7D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8E817D"/>
  <w15:docId w15:val="{9F228DB3-8453-43D7-9CE4-0B4E205F2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A1C"/>
    <w:pPr>
      <w:spacing w:after="16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5E71BD"/>
    <w:pPr>
      <w:keepNext/>
      <w:keepLines/>
      <w:numPr>
        <w:numId w:val="1"/>
      </w:numPr>
      <w:spacing w:before="240" w:after="0" w:line="240" w:lineRule="auto"/>
      <w:jc w:val="center"/>
      <w:outlineLvl w:val="0"/>
    </w:pPr>
    <w:rPr>
      <w:rFonts w:eastAsia="MS Gothic"/>
      <w:b/>
      <w:szCs w:val="32"/>
    </w:rPr>
  </w:style>
  <w:style w:type="paragraph" w:styleId="Heading2">
    <w:name w:val="heading 2"/>
    <w:basedOn w:val="Normal"/>
    <w:next w:val="Normal"/>
    <w:link w:val="Heading2Char"/>
    <w:uiPriority w:val="9"/>
    <w:unhideWhenUsed/>
    <w:qFormat/>
    <w:rsid w:val="00FD4807"/>
    <w:pPr>
      <w:keepNext/>
      <w:keepLines/>
      <w:numPr>
        <w:ilvl w:val="1"/>
        <w:numId w:val="1"/>
      </w:numPr>
      <w:spacing w:before="480" w:after="0"/>
      <w:outlineLvl w:val="1"/>
    </w:pPr>
    <w:rPr>
      <w:rFonts w:eastAsia="MS Gothic"/>
      <w:b/>
      <w:szCs w:val="26"/>
    </w:rPr>
  </w:style>
  <w:style w:type="paragraph" w:styleId="Heading3">
    <w:name w:val="heading 3"/>
    <w:basedOn w:val="Normal"/>
    <w:next w:val="Normal"/>
    <w:link w:val="Heading3Char"/>
    <w:uiPriority w:val="9"/>
    <w:unhideWhenUsed/>
    <w:qFormat/>
    <w:rsid w:val="003E6A1C"/>
    <w:pPr>
      <w:keepNext/>
      <w:keepLines/>
      <w:numPr>
        <w:ilvl w:val="2"/>
        <w:numId w:val="1"/>
      </w:numPr>
      <w:spacing w:before="240" w:after="0"/>
      <w:outlineLvl w:val="2"/>
    </w:pPr>
    <w:rPr>
      <w:rFonts w:eastAsia="MS Gothic"/>
      <w:b/>
      <w:szCs w:val="24"/>
    </w:rPr>
  </w:style>
  <w:style w:type="paragraph" w:styleId="Heading4">
    <w:name w:val="heading 4"/>
    <w:basedOn w:val="Normal"/>
    <w:next w:val="Normal"/>
    <w:link w:val="Heading4Char"/>
    <w:uiPriority w:val="9"/>
    <w:unhideWhenUsed/>
    <w:qFormat/>
    <w:rsid w:val="00E71C95"/>
    <w:pPr>
      <w:keepNext/>
      <w:keepLines/>
      <w:numPr>
        <w:ilvl w:val="3"/>
        <w:numId w:val="1"/>
      </w:numPr>
      <w:spacing w:before="160" w:after="0"/>
      <w:outlineLvl w:val="3"/>
    </w:pPr>
    <w:rPr>
      <w:rFonts w:eastAsia="MS Gothic"/>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79E1"/>
    <w:pPr>
      <w:spacing w:after="200" w:line="276" w:lineRule="auto"/>
      <w:ind w:left="720"/>
      <w:contextualSpacing/>
    </w:pPr>
  </w:style>
  <w:style w:type="character" w:customStyle="1" w:styleId="Heading1Char">
    <w:name w:val="Heading 1 Char"/>
    <w:link w:val="Heading1"/>
    <w:uiPriority w:val="9"/>
    <w:rsid w:val="005E71BD"/>
    <w:rPr>
      <w:rFonts w:ascii="Times New Roman" w:eastAsia="MS Gothic" w:hAnsi="Times New Roman"/>
      <w:b/>
      <w:sz w:val="24"/>
      <w:szCs w:val="32"/>
    </w:rPr>
  </w:style>
  <w:style w:type="character" w:customStyle="1" w:styleId="Heading2Char">
    <w:name w:val="Heading 2 Char"/>
    <w:link w:val="Heading2"/>
    <w:uiPriority w:val="9"/>
    <w:rsid w:val="00FD4807"/>
    <w:rPr>
      <w:rFonts w:ascii="Times New Roman" w:eastAsia="MS Gothic" w:hAnsi="Times New Roman"/>
      <w:b/>
      <w:sz w:val="24"/>
      <w:szCs w:val="26"/>
    </w:rPr>
  </w:style>
  <w:style w:type="character" w:customStyle="1" w:styleId="Heading3Char">
    <w:name w:val="Heading 3 Char"/>
    <w:link w:val="Heading3"/>
    <w:uiPriority w:val="9"/>
    <w:rsid w:val="003E6A1C"/>
    <w:rPr>
      <w:rFonts w:ascii="Times New Roman" w:eastAsia="MS Gothic" w:hAnsi="Times New Roman"/>
      <w:b/>
      <w:sz w:val="24"/>
      <w:szCs w:val="24"/>
    </w:rPr>
  </w:style>
  <w:style w:type="character" w:customStyle="1" w:styleId="per-suku">
    <w:name w:val="per-suku"/>
    <w:basedOn w:val="DefaultParagraphFont"/>
    <w:rsid w:val="004B6190"/>
  </w:style>
  <w:style w:type="character" w:styleId="Emphasis">
    <w:name w:val="Emphasis"/>
    <w:uiPriority w:val="20"/>
    <w:qFormat/>
    <w:rsid w:val="004B6190"/>
    <w:rPr>
      <w:i/>
      <w:iCs/>
    </w:rPr>
  </w:style>
  <w:style w:type="paragraph" w:customStyle="1" w:styleId="Style2">
    <w:name w:val="Style 2"/>
    <w:uiPriority w:val="99"/>
    <w:rsid w:val="009179D3"/>
    <w:pPr>
      <w:widowControl w:val="0"/>
      <w:autoSpaceDE w:val="0"/>
      <w:autoSpaceDN w:val="0"/>
      <w:spacing w:line="276" w:lineRule="auto"/>
    </w:pPr>
    <w:rPr>
      <w:rFonts w:ascii="Times New Roman" w:eastAsia="Times New Roman" w:hAnsi="Times New Roman"/>
      <w:sz w:val="24"/>
      <w:szCs w:val="24"/>
      <w:lang w:eastAsia="id-ID"/>
    </w:rPr>
  </w:style>
  <w:style w:type="table" w:styleId="TableGrid">
    <w:name w:val="Table Grid"/>
    <w:basedOn w:val="TableNormal"/>
    <w:uiPriority w:val="59"/>
    <w:rsid w:val="00917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rsid w:val="00EE0521"/>
    <w:rPr>
      <w:color w:val="000080"/>
      <w:u w:val="single"/>
      <w:lang w:val="en-US" w:eastAsia="en-US" w:bidi="en-US"/>
    </w:rPr>
  </w:style>
  <w:style w:type="character" w:styleId="HTMLCite">
    <w:name w:val="HTML Cite"/>
    <w:uiPriority w:val="99"/>
    <w:semiHidden/>
    <w:unhideWhenUsed/>
    <w:rsid w:val="00EE0521"/>
    <w:rPr>
      <w:i/>
      <w:iCs/>
    </w:rPr>
  </w:style>
  <w:style w:type="paragraph" w:customStyle="1" w:styleId="TableContents">
    <w:name w:val="Table Contents"/>
    <w:basedOn w:val="Normal"/>
    <w:rsid w:val="00EE0521"/>
    <w:pPr>
      <w:suppressLineNumbers/>
      <w:tabs>
        <w:tab w:val="left" w:pos="720"/>
      </w:tabs>
      <w:suppressAutoHyphens/>
      <w:spacing w:line="252" w:lineRule="auto"/>
    </w:pPr>
    <w:rPr>
      <w:rFonts w:eastAsia="Arial Unicode MS"/>
      <w:color w:val="00000A"/>
    </w:rPr>
  </w:style>
  <w:style w:type="paragraph" w:styleId="Header">
    <w:name w:val="header"/>
    <w:basedOn w:val="Normal"/>
    <w:link w:val="HeaderChar"/>
    <w:uiPriority w:val="99"/>
    <w:unhideWhenUsed/>
    <w:rsid w:val="00A71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4B4"/>
  </w:style>
  <w:style w:type="paragraph" w:styleId="Footer">
    <w:name w:val="footer"/>
    <w:basedOn w:val="Normal"/>
    <w:link w:val="FooterChar"/>
    <w:uiPriority w:val="99"/>
    <w:unhideWhenUsed/>
    <w:rsid w:val="00A71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4B4"/>
  </w:style>
  <w:style w:type="paragraph" w:styleId="BalloonText">
    <w:name w:val="Balloon Text"/>
    <w:basedOn w:val="Normal"/>
    <w:link w:val="BalloonTextChar"/>
    <w:uiPriority w:val="99"/>
    <w:semiHidden/>
    <w:unhideWhenUsed/>
    <w:rsid w:val="00632E0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2E00"/>
    <w:rPr>
      <w:rFonts w:ascii="Segoe UI" w:hAnsi="Segoe UI" w:cs="Segoe UI"/>
      <w:sz w:val="18"/>
      <w:szCs w:val="18"/>
    </w:rPr>
  </w:style>
  <w:style w:type="character" w:customStyle="1" w:styleId="a">
    <w:name w:val="a"/>
    <w:basedOn w:val="DefaultParagraphFont"/>
    <w:rsid w:val="00D5038B"/>
  </w:style>
  <w:style w:type="character" w:customStyle="1" w:styleId="l6">
    <w:name w:val="l6"/>
    <w:basedOn w:val="DefaultParagraphFont"/>
    <w:rsid w:val="00D5038B"/>
  </w:style>
  <w:style w:type="character" w:customStyle="1" w:styleId="l9">
    <w:name w:val="l9"/>
    <w:basedOn w:val="DefaultParagraphFont"/>
    <w:rsid w:val="00D5038B"/>
  </w:style>
  <w:style w:type="character" w:styleId="Hyperlink">
    <w:name w:val="Hyperlink"/>
    <w:uiPriority w:val="99"/>
    <w:unhideWhenUsed/>
    <w:rsid w:val="003D706F"/>
    <w:rPr>
      <w:color w:val="0563C1"/>
      <w:u w:val="single"/>
    </w:rPr>
  </w:style>
  <w:style w:type="paragraph" w:styleId="TOCHeading">
    <w:name w:val="TOC Heading"/>
    <w:basedOn w:val="Heading1"/>
    <w:next w:val="Normal"/>
    <w:uiPriority w:val="39"/>
    <w:unhideWhenUsed/>
    <w:qFormat/>
    <w:rsid w:val="00E15B3E"/>
    <w:pPr>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71C95"/>
    <w:pPr>
      <w:spacing w:before="120" w:after="0"/>
    </w:pPr>
    <w:rPr>
      <w:b/>
    </w:rPr>
  </w:style>
  <w:style w:type="paragraph" w:styleId="TOC2">
    <w:name w:val="toc 2"/>
    <w:basedOn w:val="Normal"/>
    <w:next w:val="Normal"/>
    <w:autoRedefine/>
    <w:uiPriority w:val="39"/>
    <w:unhideWhenUsed/>
    <w:rsid w:val="00922585"/>
    <w:pPr>
      <w:spacing w:after="0"/>
      <w:ind w:left="221"/>
    </w:pPr>
  </w:style>
  <w:style w:type="paragraph" w:styleId="TOC3">
    <w:name w:val="toc 3"/>
    <w:basedOn w:val="Normal"/>
    <w:next w:val="Normal"/>
    <w:autoRedefine/>
    <w:uiPriority w:val="39"/>
    <w:unhideWhenUsed/>
    <w:rsid w:val="00922585"/>
    <w:pPr>
      <w:tabs>
        <w:tab w:val="left" w:pos="1320"/>
        <w:tab w:val="right" w:leader="dot" w:pos="8261"/>
      </w:tabs>
      <w:spacing w:after="0"/>
      <w:ind w:left="567"/>
    </w:pPr>
  </w:style>
  <w:style w:type="paragraph" w:styleId="Caption">
    <w:name w:val="caption"/>
    <w:basedOn w:val="Normal"/>
    <w:next w:val="Normal"/>
    <w:uiPriority w:val="35"/>
    <w:unhideWhenUsed/>
    <w:qFormat/>
    <w:rsid w:val="0071334B"/>
    <w:pPr>
      <w:spacing w:after="200" w:line="240" w:lineRule="auto"/>
      <w:jc w:val="center"/>
    </w:pPr>
    <w:rPr>
      <w:b/>
      <w:iCs/>
      <w:szCs w:val="18"/>
    </w:rPr>
  </w:style>
  <w:style w:type="character" w:customStyle="1" w:styleId="st">
    <w:name w:val="st"/>
    <w:basedOn w:val="DefaultParagraphFont"/>
    <w:rsid w:val="005F5EF8"/>
  </w:style>
  <w:style w:type="character" w:customStyle="1" w:styleId="Heading4Char">
    <w:name w:val="Heading 4 Char"/>
    <w:link w:val="Heading4"/>
    <w:uiPriority w:val="9"/>
    <w:rsid w:val="00E71C95"/>
    <w:rPr>
      <w:rFonts w:ascii="Times New Roman" w:eastAsia="MS Gothic" w:hAnsi="Times New Roman"/>
      <w:b/>
      <w:iCs/>
      <w:sz w:val="24"/>
      <w:szCs w:val="22"/>
    </w:rPr>
  </w:style>
  <w:style w:type="paragraph" w:styleId="NoSpacing">
    <w:name w:val="No Spacing"/>
    <w:uiPriority w:val="1"/>
    <w:qFormat/>
    <w:rsid w:val="009B3462"/>
    <w:rPr>
      <w:sz w:val="22"/>
      <w:szCs w:val="22"/>
    </w:rPr>
  </w:style>
  <w:style w:type="character" w:styleId="CommentReference">
    <w:name w:val="annotation reference"/>
    <w:uiPriority w:val="99"/>
    <w:semiHidden/>
    <w:unhideWhenUsed/>
    <w:rsid w:val="0024579B"/>
    <w:rPr>
      <w:sz w:val="18"/>
      <w:szCs w:val="18"/>
    </w:rPr>
  </w:style>
  <w:style w:type="paragraph" w:styleId="CommentText">
    <w:name w:val="annotation text"/>
    <w:basedOn w:val="Normal"/>
    <w:link w:val="CommentTextChar"/>
    <w:uiPriority w:val="99"/>
    <w:semiHidden/>
    <w:unhideWhenUsed/>
    <w:rsid w:val="0024579B"/>
    <w:rPr>
      <w:szCs w:val="24"/>
    </w:rPr>
  </w:style>
  <w:style w:type="character" w:customStyle="1" w:styleId="CommentTextChar">
    <w:name w:val="Comment Text Char"/>
    <w:link w:val="CommentText"/>
    <w:uiPriority w:val="99"/>
    <w:semiHidden/>
    <w:rsid w:val="0024579B"/>
    <w:rPr>
      <w:sz w:val="24"/>
      <w:szCs w:val="24"/>
    </w:rPr>
  </w:style>
  <w:style w:type="paragraph" w:styleId="CommentSubject">
    <w:name w:val="annotation subject"/>
    <w:basedOn w:val="CommentText"/>
    <w:next w:val="CommentText"/>
    <w:link w:val="CommentSubjectChar"/>
    <w:uiPriority w:val="99"/>
    <w:semiHidden/>
    <w:unhideWhenUsed/>
    <w:rsid w:val="0024579B"/>
    <w:rPr>
      <w:b/>
      <w:bCs/>
      <w:sz w:val="20"/>
      <w:szCs w:val="20"/>
    </w:rPr>
  </w:style>
  <w:style w:type="character" w:customStyle="1" w:styleId="CommentSubjectChar">
    <w:name w:val="Comment Subject Char"/>
    <w:link w:val="CommentSubject"/>
    <w:uiPriority w:val="99"/>
    <w:semiHidden/>
    <w:rsid w:val="0024579B"/>
    <w:rPr>
      <w:b/>
      <w:bCs/>
      <w:sz w:val="24"/>
      <w:szCs w:val="24"/>
    </w:rPr>
  </w:style>
  <w:style w:type="character" w:styleId="FollowedHyperlink">
    <w:name w:val="FollowedHyperlink"/>
    <w:basedOn w:val="DefaultParagraphFont"/>
    <w:uiPriority w:val="99"/>
    <w:semiHidden/>
    <w:unhideWhenUsed/>
    <w:rsid w:val="00A73E93"/>
    <w:rPr>
      <w:color w:val="800080" w:themeColor="followedHyperlink"/>
      <w:u w:val="single"/>
    </w:rPr>
  </w:style>
  <w:style w:type="paragraph" w:customStyle="1" w:styleId="Default">
    <w:name w:val="Default"/>
    <w:rsid w:val="000A4205"/>
    <w:pPr>
      <w:autoSpaceDE w:val="0"/>
      <w:autoSpaceDN w:val="0"/>
      <w:adjustRightInd w:val="0"/>
    </w:pPr>
    <w:rPr>
      <w:rFonts w:ascii="Times New Roman" w:eastAsia="Times New Roman" w:hAnsi="Times New Roman"/>
      <w:color w:val="000000"/>
      <w:sz w:val="24"/>
      <w:szCs w:val="24"/>
    </w:rPr>
  </w:style>
  <w:style w:type="table" w:styleId="PlainTable1">
    <w:name w:val="Plain Table 1"/>
    <w:basedOn w:val="TableNormal"/>
    <w:uiPriority w:val="99"/>
    <w:rsid w:val="00DD5B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D5BA6"/>
    <w:pPr>
      <w:spacing w:after="0"/>
    </w:pPr>
  </w:style>
  <w:style w:type="paragraph" w:styleId="Bibliography">
    <w:name w:val="Bibliography"/>
    <w:basedOn w:val="Normal"/>
    <w:next w:val="Normal"/>
    <w:uiPriority w:val="37"/>
    <w:unhideWhenUsed/>
    <w:rsid w:val="00BA511F"/>
    <w:pPr>
      <w:spacing w:after="0" w:line="480" w:lineRule="auto"/>
      <w:ind w:left="720" w:hanging="720"/>
    </w:pPr>
  </w:style>
  <w:style w:type="paragraph" w:styleId="DocumentMap">
    <w:name w:val="Document Map"/>
    <w:basedOn w:val="Normal"/>
    <w:link w:val="DocumentMapChar"/>
    <w:uiPriority w:val="99"/>
    <w:semiHidden/>
    <w:unhideWhenUsed/>
    <w:rsid w:val="00F76958"/>
    <w:pPr>
      <w:spacing w:after="0" w:line="240" w:lineRule="auto"/>
    </w:pPr>
    <w:rPr>
      <w:szCs w:val="24"/>
    </w:rPr>
  </w:style>
  <w:style w:type="character" w:customStyle="1" w:styleId="DocumentMapChar">
    <w:name w:val="Document Map Char"/>
    <w:basedOn w:val="DefaultParagraphFont"/>
    <w:link w:val="DocumentMap"/>
    <w:uiPriority w:val="99"/>
    <w:semiHidden/>
    <w:rsid w:val="00F76958"/>
    <w:rPr>
      <w:rFonts w:ascii="Times New Roman" w:hAnsi="Times New Roman"/>
      <w:sz w:val="24"/>
      <w:szCs w:val="24"/>
    </w:rPr>
  </w:style>
  <w:style w:type="character" w:styleId="PlaceholderText">
    <w:name w:val="Placeholder Text"/>
    <w:basedOn w:val="DefaultParagraphFont"/>
    <w:uiPriority w:val="99"/>
    <w:semiHidden/>
    <w:rsid w:val="00C60EFB"/>
    <w:rPr>
      <w:color w:val="808080"/>
    </w:rPr>
  </w:style>
  <w:style w:type="paragraph" w:customStyle="1" w:styleId="parag">
    <w:name w:val="*parag"/>
    <w:basedOn w:val="Normal"/>
    <w:link w:val="paragChar"/>
    <w:qFormat/>
    <w:rsid w:val="00FD4807"/>
    <w:pPr>
      <w:spacing w:after="0"/>
      <w:ind w:firstLine="720"/>
    </w:pPr>
  </w:style>
  <w:style w:type="character" w:customStyle="1" w:styleId="paragChar">
    <w:name w:val="*parag Char"/>
    <w:basedOn w:val="DefaultParagraphFont"/>
    <w:link w:val="parag"/>
    <w:rsid w:val="00FD4807"/>
    <w:rPr>
      <w:rFonts w:ascii="Times New Roman" w:hAnsi="Times New Roman"/>
      <w:sz w:val="24"/>
      <w:szCs w:val="22"/>
    </w:rPr>
  </w:style>
  <w:style w:type="paragraph" w:customStyle="1" w:styleId="parag2">
    <w:name w:val="*parag2"/>
    <w:basedOn w:val="parag"/>
    <w:link w:val="parag2Char"/>
    <w:rsid w:val="00F8274B"/>
    <w:pPr>
      <w:ind w:left="709" w:firstLine="0"/>
    </w:pPr>
  </w:style>
  <w:style w:type="paragraph" w:customStyle="1" w:styleId="parag1">
    <w:name w:val="*parag1"/>
    <w:basedOn w:val="parag2"/>
    <w:link w:val="parag1Char"/>
    <w:qFormat/>
    <w:rsid w:val="00FD4807"/>
    <w:pPr>
      <w:ind w:left="1134"/>
    </w:pPr>
  </w:style>
  <w:style w:type="character" w:customStyle="1" w:styleId="parag2Char">
    <w:name w:val="*parag2 Char"/>
    <w:basedOn w:val="paragChar"/>
    <w:link w:val="parag2"/>
    <w:rsid w:val="00F8274B"/>
    <w:rPr>
      <w:rFonts w:ascii="Times New Roman" w:hAnsi="Times New Roman"/>
      <w:sz w:val="24"/>
      <w:szCs w:val="22"/>
    </w:rPr>
  </w:style>
  <w:style w:type="character" w:customStyle="1" w:styleId="parag1Char">
    <w:name w:val="*parag1 Char"/>
    <w:basedOn w:val="parag2Char"/>
    <w:link w:val="parag1"/>
    <w:rsid w:val="00FD4807"/>
    <w:rPr>
      <w:rFonts w:ascii="Times New Roman" w:hAnsi="Times New Roman"/>
      <w:sz w:val="24"/>
      <w:szCs w:val="22"/>
    </w:rPr>
  </w:style>
  <w:style w:type="paragraph" w:styleId="TOC4">
    <w:name w:val="toc 4"/>
    <w:basedOn w:val="Normal"/>
    <w:next w:val="Normal"/>
    <w:autoRedefine/>
    <w:uiPriority w:val="39"/>
    <w:unhideWhenUsed/>
    <w:rsid w:val="00BD6295"/>
    <w:pPr>
      <w:spacing w:after="100"/>
      <w:ind w:left="720"/>
    </w:pPr>
  </w:style>
  <w:style w:type="paragraph" w:styleId="NormalWeb">
    <w:name w:val="Normal (Web)"/>
    <w:basedOn w:val="Normal"/>
    <w:uiPriority w:val="99"/>
    <w:unhideWhenUsed/>
    <w:rsid w:val="00ED5B6C"/>
    <w:pPr>
      <w:spacing w:before="100" w:beforeAutospacing="1" w:after="100" w:afterAutospacing="1" w:line="240" w:lineRule="auto"/>
      <w:jc w:val="left"/>
    </w:pPr>
    <w:rPr>
      <w:rFonts w:eastAsia="Times New Roman"/>
      <w:szCs w:val="24"/>
    </w:rPr>
  </w:style>
  <w:style w:type="character" w:styleId="Strong">
    <w:name w:val="Strong"/>
    <w:basedOn w:val="DefaultParagraphFont"/>
    <w:uiPriority w:val="22"/>
    <w:qFormat/>
    <w:rsid w:val="00ED5B6C"/>
    <w:rPr>
      <w:b/>
      <w:bCs/>
    </w:rPr>
  </w:style>
  <w:style w:type="table" w:customStyle="1" w:styleId="TableGrid1">
    <w:name w:val="Table Grid1"/>
    <w:basedOn w:val="TableNormal"/>
    <w:next w:val="TableGrid"/>
    <w:uiPriority w:val="59"/>
    <w:rsid w:val="007A2F5D"/>
    <w:rPr>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AB7B3E"/>
    <w:rPr>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4756949">
      <w:bodyDiv w:val="1"/>
      <w:marLeft w:val="0"/>
      <w:marRight w:val="0"/>
      <w:marTop w:val="0"/>
      <w:marBottom w:val="0"/>
      <w:divBdr>
        <w:top w:val="none" w:sz="0" w:space="0" w:color="auto"/>
        <w:left w:val="none" w:sz="0" w:space="0" w:color="auto"/>
        <w:bottom w:val="none" w:sz="0" w:space="0" w:color="auto"/>
        <w:right w:val="none" w:sz="0" w:space="0" w:color="auto"/>
      </w:divBdr>
    </w:div>
    <w:div w:id="584417178">
      <w:bodyDiv w:val="1"/>
      <w:marLeft w:val="0"/>
      <w:marRight w:val="0"/>
      <w:marTop w:val="0"/>
      <w:marBottom w:val="0"/>
      <w:divBdr>
        <w:top w:val="none" w:sz="0" w:space="0" w:color="auto"/>
        <w:left w:val="none" w:sz="0" w:space="0" w:color="auto"/>
        <w:bottom w:val="none" w:sz="0" w:space="0" w:color="auto"/>
        <w:right w:val="none" w:sz="0" w:space="0" w:color="auto"/>
      </w:divBdr>
    </w:div>
    <w:div w:id="660423533">
      <w:bodyDiv w:val="1"/>
      <w:marLeft w:val="0"/>
      <w:marRight w:val="0"/>
      <w:marTop w:val="0"/>
      <w:marBottom w:val="0"/>
      <w:divBdr>
        <w:top w:val="none" w:sz="0" w:space="0" w:color="auto"/>
        <w:left w:val="none" w:sz="0" w:space="0" w:color="auto"/>
        <w:bottom w:val="none" w:sz="0" w:space="0" w:color="auto"/>
        <w:right w:val="none" w:sz="0" w:space="0" w:color="auto"/>
      </w:divBdr>
      <w:divsChild>
        <w:div w:id="1445229729">
          <w:marLeft w:val="547"/>
          <w:marRight w:val="0"/>
          <w:marTop w:val="115"/>
          <w:marBottom w:val="0"/>
          <w:divBdr>
            <w:top w:val="none" w:sz="0" w:space="0" w:color="auto"/>
            <w:left w:val="none" w:sz="0" w:space="0" w:color="auto"/>
            <w:bottom w:val="none" w:sz="0" w:space="0" w:color="auto"/>
            <w:right w:val="none" w:sz="0" w:space="0" w:color="auto"/>
          </w:divBdr>
        </w:div>
        <w:div w:id="1994604219">
          <w:marLeft w:val="547"/>
          <w:marRight w:val="0"/>
          <w:marTop w:val="115"/>
          <w:marBottom w:val="0"/>
          <w:divBdr>
            <w:top w:val="none" w:sz="0" w:space="0" w:color="auto"/>
            <w:left w:val="none" w:sz="0" w:space="0" w:color="auto"/>
            <w:bottom w:val="none" w:sz="0" w:space="0" w:color="auto"/>
            <w:right w:val="none" w:sz="0" w:space="0" w:color="auto"/>
          </w:divBdr>
        </w:div>
      </w:divsChild>
    </w:div>
    <w:div w:id="851182142">
      <w:bodyDiv w:val="1"/>
      <w:marLeft w:val="0"/>
      <w:marRight w:val="0"/>
      <w:marTop w:val="0"/>
      <w:marBottom w:val="0"/>
      <w:divBdr>
        <w:top w:val="none" w:sz="0" w:space="0" w:color="auto"/>
        <w:left w:val="none" w:sz="0" w:space="0" w:color="auto"/>
        <w:bottom w:val="none" w:sz="0" w:space="0" w:color="auto"/>
        <w:right w:val="none" w:sz="0" w:space="0" w:color="auto"/>
      </w:divBdr>
    </w:div>
    <w:div w:id="1065375335">
      <w:bodyDiv w:val="1"/>
      <w:marLeft w:val="0"/>
      <w:marRight w:val="0"/>
      <w:marTop w:val="0"/>
      <w:marBottom w:val="0"/>
      <w:divBdr>
        <w:top w:val="none" w:sz="0" w:space="0" w:color="auto"/>
        <w:left w:val="none" w:sz="0" w:space="0" w:color="auto"/>
        <w:bottom w:val="none" w:sz="0" w:space="0" w:color="auto"/>
        <w:right w:val="none" w:sz="0" w:space="0" w:color="auto"/>
      </w:divBdr>
    </w:div>
    <w:div w:id="1512380859">
      <w:bodyDiv w:val="1"/>
      <w:marLeft w:val="0"/>
      <w:marRight w:val="0"/>
      <w:marTop w:val="0"/>
      <w:marBottom w:val="0"/>
      <w:divBdr>
        <w:top w:val="none" w:sz="0" w:space="0" w:color="auto"/>
        <w:left w:val="none" w:sz="0" w:space="0" w:color="auto"/>
        <w:bottom w:val="none" w:sz="0" w:space="0" w:color="auto"/>
        <w:right w:val="none" w:sz="0" w:space="0" w:color="auto"/>
      </w:divBdr>
      <w:divsChild>
        <w:div w:id="1575119091">
          <w:marLeft w:val="0"/>
          <w:marRight w:val="0"/>
          <w:marTop w:val="0"/>
          <w:marBottom w:val="0"/>
          <w:divBdr>
            <w:top w:val="none" w:sz="0" w:space="0" w:color="auto"/>
            <w:left w:val="none" w:sz="0" w:space="0" w:color="auto"/>
            <w:bottom w:val="none" w:sz="0" w:space="0" w:color="auto"/>
            <w:right w:val="none" w:sz="0" w:space="0" w:color="auto"/>
          </w:divBdr>
        </w:div>
      </w:divsChild>
    </w:div>
    <w:div w:id="1562327239">
      <w:bodyDiv w:val="1"/>
      <w:marLeft w:val="0"/>
      <w:marRight w:val="0"/>
      <w:marTop w:val="0"/>
      <w:marBottom w:val="0"/>
      <w:divBdr>
        <w:top w:val="none" w:sz="0" w:space="0" w:color="auto"/>
        <w:left w:val="none" w:sz="0" w:space="0" w:color="auto"/>
        <w:bottom w:val="none" w:sz="0" w:space="0" w:color="auto"/>
        <w:right w:val="none" w:sz="0" w:space="0" w:color="auto"/>
      </w:divBdr>
      <w:divsChild>
        <w:div w:id="426193946">
          <w:marLeft w:val="547"/>
          <w:marRight w:val="0"/>
          <w:marTop w:val="115"/>
          <w:marBottom w:val="0"/>
          <w:divBdr>
            <w:top w:val="none" w:sz="0" w:space="0" w:color="auto"/>
            <w:left w:val="none" w:sz="0" w:space="0" w:color="auto"/>
            <w:bottom w:val="none" w:sz="0" w:space="0" w:color="auto"/>
            <w:right w:val="none" w:sz="0" w:space="0" w:color="auto"/>
          </w:divBdr>
        </w:div>
      </w:divsChild>
    </w:div>
    <w:div w:id="1771659981">
      <w:bodyDiv w:val="1"/>
      <w:marLeft w:val="0"/>
      <w:marRight w:val="0"/>
      <w:marTop w:val="0"/>
      <w:marBottom w:val="0"/>
      <w:divBdr>
        <w:top w:val="none" w:sz="0" w:space="0" w:color="auto"/>
        <w:left w:val="none" w:sz="0" w:space="0" w:color="auto"/>
        <w:bottom w:val="none" w:sz="0" w:space="0" w:color="auto"/>
        <w:right w:val="none" w:sz="0" w:space="0" w:color="auto"/>
      </w:divBdr>
      <w:divsChild>
        <w:div w:id="308826017">
          <w:marLeft w:val="936"/>
          <w:marRight w:val="0"/>
          <w:marTop w:val="154"/>
          <w:marBottom w:val="0"/>
          <w:divBdr>
            <w:top w:val="none" w:sz="0" w:space="0" w:color="auto"/>
            <w:left w:val="none" w:sz="0" w:space="0" w:color="auto"/>
            <w:bottom w:val="none" w:sz="0" w:space="0" w:color="auto"/>
            <w:right w:val="none" w:sz="0" w:space="0" w:color="auto"/>
          </w:divBdr>
        </w:div>
        <w:div w:id="1349677000">
          <w:marLeft w:val="936"/>
          <w:marRight w:val="0"/>
          <w:marTop w:val="154"/>
          <w:marBottom w:val="0"/>
          <w:divBdr>
            <w:top w:val="none" w:sz="0" w:space="0" w:color="auto"/>
            <w:left w:val="none" w:sz="0" w:space="0" w:color="auto"/>
            <w:bottom w:val="none" w:sz="0" w:space="0" w:color="auto"/>
            <w:right w:val="none" w:sz="0" w:space="0" w:color="auto"/>
          </w:divBdr>
        </w:div>
        <w:div w:id="1905753056">
          <w:marLeft w:val="936"/>
          <w:marRight w:val="0"/>
          <w:marTop w:val="154"/>
          <w:marBottom w:val="0"/>
          <w:divBdr>
            <w:top w:val="none" w:sz="0" w:space="0" w:color="auto"/>
            <w:left w:val="none" w:sz="0" w:space="0" w:color="auto"/>
            <w:bottom w:val="none" w:sz="0" w:space="0" w:color="auto"/>
            <w:right w:val="none" w:sz="0" w:space="0" w:color="auto"/>
          </w:divBdr>
        </w:div>
      </w:divsChild>
    </w:div>
    <w:div w:id="1981378403">
      <w:bodyDiv w:val="1"/>
      <w:marLeft w:val="0"/>
      <w:marRight w:val="0"/>
      <w:marTop w:val="0"/>
      <w:marBottom w:val="0"/>
      <w:divBdr>
        <w:top w:val="none" w:sz="0" w:space="0" w:color="auto"/>
        <w:left w:val="none" w:sz="0" w:space="0" w:color="auto"/>
        <w:bottom w:val="none" w:sz="0" w:space="0" w:color="auto"/>
        <w:right w:val="none" w:sz="0" w:space="0" w:color="auto"/>
      </w:divBdr>
      <w:divsChild>
        <w:div w:id="4788866">
          <w:marLeft w:val="936"/>
          <w:marRight w:val="0"/>
          <w:marTop w:val="154"/>
          <w:marBottom w:val="0"/>
          <w:divBdr>
            <w:top w:val="none" w:sz="0" w:space="0" w:color="auto"/>
            <w:left w:val="none" w:sz="0" w:space="0" w:color="auto"/>
            <w:bottom w:val="none" w:sz="0" w:space="0" w:color="auto"/>
            <w:right w:val="none" w:sz="0" w:space="0" w:color="auto"/>
          </w:divBdr>
        </w:div>
        <w:div w:id="433864599">
          <w:marLeft w:val="936"/>
          <w:marRight w:val="0"/>
          <w:marTop w:val="154"/>
          <w:marBottom w:val="0"/>
          <w:divBdr>
            <w:top w:val="none" w:sz="0" w:space="0" w:color="auto"/>
            <w:left w:val="none" w:sz="0" w:space="0" w:color="auto"/>
            <w:bottom w:val="none" w:sz="0" w:space="0" w:color="auto"/>
            <w:right w:val="none" w:sz="0" w:space="0" w:color="auto"/>
          </w:divBdr>
        </w:div>
        <w:div w:id="2038502207">
          <w:marLeft w:val="936"/>
          <w:marRight w:val="0"/>
          <w:marTop w:val="154"/>
          <w:marBottom w:val="0"/>
          <w:divBdr>
            <w:top w:val="none" w:sz="0" w:space="0" w:color="auto"/>
            <w:left w:val="none" w:sz="0" w:space="0" w:color="auto"/>
            <w:bottom w:val="none" w:sz="0" w:space="0" w:color="auto"/>
            <w:right w:val="none" w:sz="0" w:space="0" w:color="auto"/>
          </w:divBdr>
        </w:div>
      </w:divsChild>
    </w:div>
    <w:div w:id="1985619008">
      <w:bodyDiv w:val="1"/>
      <w:marLeft w:val="0"/>
      <w:marRight w:val="0"/>
      <w:marTop w:val="0"/>
      <w:marBottom w:val="0"/>
      <w:divBdr>
        <w:top w:val="none" w:sz="0" w:space="0" w:color="auto"/>
        <w:left w:val="none" w:sz="0" w:space="0" w:color="auto"/>
        <w:bottom w:val="none" w:sz="0" w:space="0" w:color="auto"/>
        <w:right w:val="none" w:sz="0" w:space="0" w:color="auto"/>
      </w:divBdr>
      <w:divsChild>
        <w:div w:id="38949885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F13FD-2C5C-4CB5-98BD-C3DC826B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4606</Words>
  <Characters>28512</Characters>
  <Application>Microsoft Office Word</Application>
  <DocSecurity>0</DocSecurity>
  <Lines>712</Lines>
  <Paragraphs>290</Paragraphs>
  <ScaleCrop>false</ScaleCrop>
  <HeadingPairs>
    <vt:vector size="2" baseType="variant">
      <vt:variant>
        <vt:lpstr>Title</vt:lpstr>
      </vt:variant>
      <vt:variant>
        <vt:i4>1</vt:i4>
      </vt:variant>
    </vt:vector>
  </HeadingPairs>
  <TitlesOfParts>
    <vt:vector size="1" baseType="lpstr">
      <vt:lpstr>Layout UI Template</vt:lpstr>
    </vt:vector>
  </TitlesOfParts>
  <Manager>@mprabuw</Manager>
  <Company>Universitas Indonesia</Company>
  <LinksUpToDate>false</LinksUpToDate>
  <CharactersWithSpaces>32828</CharactersWithSpaces>
  <SharedDoc>false</SharedDoc>
  <HyperlinkBase/>
  <HLinks>
    <vt:vector size="432" baseType="variant">
      <vt:variant>
        <vt:i4>6160402</vt:i4>
      </vt:variant>
      <vt:variant>
        <vt:i4>216</vt:i4>
      </vt:variant>
      <vt:variant>
        <vt:i4>0</vt:i4>
      </vt:variant>
      <vt:variant>
        <vt:i4>5</vt:i4>
      </vt:variant>
      <vt:variant>
        <vt:lpwstr>http://lib.ui.ac.id/file?file=digital/130005-T 26724-Studi kinerja-Literatur.pdf</vt:lpwstr>
      </vt:variant>
      <vt:variant>
        <vt:lpwstr/>
      </vt:variant>
      <vt:variant>
        <vt:i4>3932161</vt:i4>
      </vt:variant>
      <vt:variant>
        <vt:i4>213</vt:i4>
      </vt:variant>
      <vt:variant>
        <vt:i4>0</vt:i4>
      </vt:variant>
      <vt:variant>
        <vt:i4>5</vt:i4>
      </vt:variant>
      <vt:variant>
        <vt:lpwstr>http://lib.ui.ac.id/file?file=pdf/abstrak-77901.pdf</vt:lpwstr>
      </vt:variant>
      <vt:variant>
        <vt:lpwstr/>
      </vt:variant>
      <vt:variant>
        <vt:i4>7602234</vt:i4>
      </vt:variant>
      <vt:variant>
        <vt:i4>210</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207</vt:i4>
      </vt:variant>
      <vt:variant>
        <vt:i4>0</vt:i4>
      </vt:variant>
      <vt:variant>
        <vt:i4>5</vt:i4>
      </vt:variant>
      <vt:variant>
        <vt:lpwstr>https://jevirian.files.wordpress.com/2010/12/kerjasama-dan-jaringan-informasi.ppt</vt:lpwstr>
      </vt:variant>
      <vt:variant>
        <vt:lpwstr/>
      </vt:variant>
      <vt:variant>
        <vt:i4>6225980</vt:i4>
      </vt:variant>
      <vt:variant>
        <vt:i4>204</vt:i4>
      </vt:variant>
      <vt:variant>
        <vt:i4>0</vt:i4>
      </vt:variant>
      <vt:variant>
        <vt:i4>5</vt:i4>
      </vt:variant>
      <vt:variant>
        <vt:lpwstr>http://www.pnri.go.id/majalahonlineadd.aspx?id=22</vt:lpwstr>
      </vt:variant>
      <vt:variant>
        <vt:lpwstr/>
      </vt:variant>
      <vt:variant>
        <vt:i4>6225980</vt:i4>
      </vt:variant>
      <vt:variant>
        <vt:i4>201</vt:i4>
      </vt:variant>
      <vt:variant>
        <vt:i4>0</vt:i4>
      </vt:variant>
      <vt:variant>
        <vt:i4>5</vt:i4>
      </vt:variant>
      <vt:variant>
        <vt:lpwstr>http://www.pnri.go.id/majalahonlineadd.aspx?id=22</vt:lpwstr>
      </vt:variant>
      <vt:variant>
        <vt:lpwstr/>
      </vt:variant>
      <vt:variant>
        <vt:i4>7602234</vt:i4>
      </vt:variant>
      <vt:variant>
        <vt:i4>198</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7602234</vt:i4>
      </vt:variant>
      <vt:variant>
        <vt:i4>195</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192</vt:i4>
      </vt:variant>
      <vt:variant>
        <vt:i4>0</vt:i4>
      </vt:variant>
      <vt:variant>
        <vt:i4>5</vt:i4>
      </vt:variant>
      <vt:variant>
        <vt:lpwstr>https://jevirian.files.wordpress.com/2010/12/kerjasama-dan-jaringan-informasi.ppt</vt:lpwstr>
      </vt:variant>
      <vt:variant>
        <vt:lpwstr/>
      </vt:variant>
      <vt:variant>
        <vt:i4>4456559</vt:i4>
      </vt:variant>
      <vt:variant>
        <vt:i4>189</vt:i4>
      </vt:variant>
      <vt:variant>
        <vt:i4>0</vt:i4>
      </vt:variant>
      <vt:variant>
        <vt:i4>5</vt:i4>
      </vt:variant>
      <vt:variant>
        <vt:lpwstr>http://perpustakaan.kemsos.go.id/</vt:lpwstr>
      </vt:variant>
      <vt:variant>
        <vt:lpwstr/>
      </vt:variant>
      <vt:variant>
        <vt:i4>5701656</vt:i4>
      </vt:variant>
      <vt:variant>
        <vt:i4>186</vt:i4>
      </vt:variant>
      <vt:variant>
        <vt:i4>0</vt:i4>
      </vt:variant>
      <vt:variant>
        <vt:i4>5</vt:i4>
      </vt:variant>
      <vt:variant>
        <vt:lpwstr>http://www.depsos.go.id/</vt:lpwstr>
      </vt:variant>
      <vt:variant>
        <vt:lpwstr/>
      </vt:variant>
      <vt:variant>
        <vt:i4>4522008</vt:i4>
      </vt:variant>
      <vt:variant>
        <vt:i4>183</vt:i4>
      </vt:variant>
      <vt:variant>
        <vt:i4>0</vt:i4>
      </vt:variant>
      <vt:variant>
        <vt:i4>5</vt:i4>
      </vt:variant>
      <vt:variant>
        <vt:lpwstr>http://www.kemsos.go.id/</vt:lpwstr>
      </vt:variant>
      <vt:variant>
        <vt:lpwstr/>
      </vt:variant>
      <vt:variant>
        <vt:i4>4718711</vt:i4>
      </vt:variant>
      <vt:variant>
        <vt:i4>180</vt:i4>
      </vt:variant>
      <vt:variant>
        <vt:i4>0</vt:i4>
      </vt:variant>
      <vt:variant>
        <vt:i4>5</vt:i4>
      </vt:variant>
      <vt:variant>
        <vt:lpwstr>http://library.um.ac.id/index.php/Artikel-Pustakawan/mklgto9.html</vt:lpwstr>
      </vt:variant>
      <vt:variant>
        <vt:lpwstr/>
      </vt:variant>
      <vt:variant>
        <vt:i4>6225980</vt:i4>
      </vt:variant>
      <vt:variant>
        <vt:i4>177</vt:i4>
      </vt:variant>
      <vt:variant>
        <vt:i4>0</vt:i4>
      </vt:variant>
      <vt:variant>
        <vt:i4>5</vt:i4>
      </vt:variant>
      <vt:variant>
        <vt:lpwstr>http://www.pnri.go.id/majalahonlineadd.aspx?id=22</vt:lpwstr>
      </vt:variant>
      <vt:variant>
        <vt:lpwstr/>
      </vt:variant>
      <vt:variant>
        <vt:i4>4259847</vt:i4>
      </vt:variant>
      <vt:variant>
        <vt:i4>174</vt:i4>
      </vt:variant>
      <vt:variant>
        <vt:i4>0</vt:i4>
      </vt:variant>
      <vt:variant>
        <vt:i4>5</vt:i4>
      </vt:variant>
      <vt:variant>
        <vt:lpwstr>http://repository.ipb.ac.id/bitstream/handle/123456789/27287/Abdul Rahman Saleh_Membangun Jaringan Kerjasama %289 hal%29.pdf;jsessionid=556AD9EB8D68CE894B1C4B742D7039B1?sequence=1</vt:lpwstr>
      </vt:variant>
      <vt:variant>
        <vt:lpwstr/>
      </vt:variant>
      <vt:variant>
        <vt:i4>7602234</vt:i4>
      </vt:variant>
      <vt:variant>
        <vt:i4>171</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4259928</vt:i4>
      </vt:variant>
      <vt:variant>
        <vt:i4>168</vt:i4>
      </vt:variant>
      <vt:variant>
        <vt:i4>0</vt:i4>
      </vt:variant>
      <vt:variant>
        <vt:i4>5</vt:i4>
      </vt:variant>
      <vt:variant>
        <vt:lpwstr>http://www.pnri.go.id/iFileDownload.aspx?ID=Attachment%5CMajalahOnline%5CPeluang+untuk+bermitra+%28Partnership%29+antar+lembaga+perpustakaan+dengan+lembaga+laba.pdf</vt:lpwstr>
      </vt:variant>
      <vt:variant>
        <vt:lpwstr/>
      </vt:variant>
      <vt:variant>
        <vt:i4>3932161</vt:i4>
      </vt:variant>
      <vt:variant>
        <vt:i4>165</vt:i4>
      </vt:variant>
      <vt:variant>
        <vt:i4>0</vt:i4>
      </vt:variant>
      <vt:variant>
        <vt:i4>5</vt:i4>
      </vt:variant>
      <vt:variant>
        <vt:lpwstr>http://lib.ui.ac.id/file?file=pdf/abstrak-77901.pdf</vt:lpwstr>
      </vt:variant>
      <vt:variant>
        <vt:lpwstr/>
      </vt:variant>
      <vt:variant>
        <vt:i4>8257657</vt:i4>
      </vt:variant>
      <vt:variant>
        <vt:i4>162</vt:i4>
      </vt:variant>
      <vt:variant>
        <vt:i4>0</vt:i4>
      </vt:variant>
      <vt:variant>
        <vt:i4>5</vt:i4>
      </vt:variant>
      <vt:variant>
        <vt:lpwstr>http://perpustakaankemsos.blogspot.com/2014/08/profil-perpustakaan-kementerian-sosial.html</vt:lpwstr>
      </vt:variant>
      <vt:variant>
        <vt:lpwstr/>
      </vt:variant>
      <vt:variant>
        <vt:i4>6553652</vt:i4>
      </vt:variant>
      <vt:variant>
        <vt:i4>159</vt:i4>
      </vt:variant>
      <vt:variant>
        <vt:i4>0</vt:i4>
      </vt:variant>
      <vt:variant>
        <vt:i4>5</vt:i4>
      </vt:variant>
      <vt:variant>
        <vt:lpwstr>http://perpustakaankemsos.blogspot.com</vt:lpwstr>
      </vt:variant>
      <vt:variant>
        <vt:lpwstr/>
      </vt:variant>
      <vt:variant>
        <vt:i4>4849712</vt:i4>
      </vt:variant>
      <vt:variant>
        <vt:i4>156</vt:i4>
      </vt:variant>
      <vt:variant>
        <vt:i4>0</vt:i4>
      </vt:variant>
      <vt:variant>
        <vt:i4>5</vt:i4>
      </vt:variant>
      <vt:variant>
        <vt:lpwstr>http://pustakawan.pnri.go.id/uploads/media/5/PROGRAMPENGEMBANGANPERPUSTAKAANBERBASISKOMPETISI.doc</vt:lpwstr>
      </vt:variant>
      <vt:variant>
        <vt:lpwstr/>
      </vt:variant>
      <vt:variant>
        <vt:i4>3997712</vt:i4>
      </vt:variant>
      <vt:variant>
        <vt:i4>153</vt:i4>
      </vt:variant>
      <vt:variant>
        <vt:i4>0</vt:i4>
      </vt:variant>
      <vt:variant>
        <vt:i4>5</vt:i4>
      </vt:variant>
      <vt:variant>
        <vt:lpwstr>http://faculty.petra.ac.id/arlinah/perpustakaan/kerjasama/kerjasama.pdf</vt:lpwstr>
      </vt:variant>
      <vt:variant>
        <vt:lpwstr/>
      </vt:variant>
      <vt:variant>
        <vt:i4>5963784</vt:i4>
      </vt:variant>
      <vt:variant>
        <vt:i4>150</vt:i4>
      </vt:variant>
      <vt:variant>
        <vt:i4>0</vt:i4>
      </vt:variant>
      <vt:variant>
        <vt:i4>5</vt:i4>
      </vt:variant>
      <vt:variant>
        <vt:lpwstr>http://www.indonesia.go.id/in/kementerian/kementerian/kementerian-sosial/1654-profile/193-kementerian-sosial</vt:lpwstr>
      </vt:variant>
      <vt:variant>
        <vt:lpwstr/>
      </vt:variant>
      <vt:variant>
        <vt:i4>1179661</vt:i4>
      </vt:variant>
      <vt:variant>
        <vt:i4>146</vt:i4>
      </vt:variant>
      <vt:variant>
        <vt:i4>0</vt:i4>
      </vt:variant>
      <vt:variant>
        <vt:i4>5</vt:i4>
      </vt:variant>
      <vt:variant>
        <vt:lpwstr/>
      </vt:variant>
      <vt:variant>
        <vt:lpwstr>_Toc421241844</vt:lpwstr>
      </vt:variant>
      <vt:variant>
        <vt:i4>1179658</vt:i4>
      </vt:variant>
      <vt:variant>
        <vt:i4>143</vt:i4>
      </vt:variant>
      <vt:variant>
        <vt:i4>0</vt:i4>
      </vt:variant>
      <vt:variant>
        <vt:i4>5</vt:i4>
      </vt:variant>
      <vt:variant>
        <vt:lpwstr/>
      </vt:variant>
      <vt:variant>
        <vt:lpwstr>_Toc421241843</vt:lpwstr>
      </vt:variant>
      <vt:variant>
        <vt:i4>1179659</vt:i4>
      </vt:variant>
      <vt:variant>
        <vt:i4>140</vt:i4>
      </vt:variant>
      <vt:variant>
        <vt:i4>0</vt:i4>
      </vt:variant>
      <vt:variant>
        <vt:i4>5</vt:i4>
      </vt:variant>
      <vt:variant>
        <vt:lpwstr/>
      </vt:variant>
      <vt:variant>
        <vt:lpwstr>_Toc421241842</vt:lpwstr>
      </vt:variant>
      <vt:variant>
        <vt:i4>1179656</vt:i4>
      </vt:variant>
      <vt:variant>
        <vt:i4>137</vt:i4>
      </vt:variant>
      <vt:variant>
        <vt:i4>0</vt:i4>
      </vt:variant>
      <vt:variant>
        <vt:i4>5</vt:i4>
      </vt:variant>
      <vt:variant>
        <vt:lpwstr/>
      </vt:variant>
      <vt:variant>
        <vt:lpwstr>_Toc421241841</vt:lpwstr>
      </vt:variant>
      <vt:variant>
        <vt:i4>1179657</vt:i4>
      </vt:variant>
      <vt:variant>
        <vt:i4>134</vt:i4>
      </vt:variant>
      <vt:variant>
        <vt:i4>0</vt:i4>
      </vt:variant>
      <vt:variant>
        <vt:i4>5</vt:i4>
      </vt:variant>
      <vt:variant>
        <vt:lpwstr/>
      </vt:variant>
      <vt:variant>
        <vt:lpwstr>_Toc421241840</vt:lpwstr>
      </vt:variant>
      <vt:variant>
        <vt:i4>1376256</vt:i4>
      </vt:variant>
      <vt:variant>
        <vt:i4>131</vt:i4>
      </vt:variant>
      <vt:variant>
        <vt:i4>0</vt:i4>
      </vt:variant>
      <vt:variant>
        <vt:i4>5</vt:i4>
      </vt:variant>
      <vt:variant>
        <vt:lpwstr/>
      </vt:variant>
      <vt:variant>
        <vt:lpwstr>_Toc421241839</vt:lpwstr>
      </vt:variant>
      <vt:variant>
        <vt:i4>1376257</vt:i4>
      </vt:variant>
      <vt:variant>
        <vt:i4>128</vt:i4>
      </vt:variant>
      <vt:variant>
        <vt:i4>0</vt:i4>
      </vt:variant>
      <vt:variant>
        <vt:i4>5</vt:i4>
      </vt:variant>
      <vt:variant>
        <vt:lpwstr/>
      </vt:variant>
      <vt:variant>
        <vt:lpwstr>_Toc421241838</vt:lpwstr>
      </vt:variant>
      <vt:variant>
        <vt:i4>1376270</vt:i4>
      </vt:variant>
      <vt:variant>
        <vt:i4>125</vt:i4>
      </vt:variant>
      <vt:variant>
        <vt:i4>0</vt:i4>
      </vt:variant>
      <vt:variant>
        <vt:i4>5</vt:i4>
      </vt:variant>
      <vt:variant>
        <vt:lpwstr/>
      </vt:variant>
      <vt:variant>
        <vt:lpwstr>_Toc421241837</vt:lpwstr>
      </vt:variant>
      <vt:variant>
        <vt:i4>1376271</vt:i4>
      </vt:variant>
      <vt:variant>
        <vt:i4>122</vt:i4>
      </vt:variant>
      <vt:variant>
        <vt:i4>0</vt:i4>
      </vt:variant>
      <vt:variant>
        <vt:i4>5</vt:i4>
      </vt:variant>
      <vt:variant>
        <vt:lpwstr/>
      </vt:variant>
      <vt:variant>
        <vt:lpwstr>_Toc421241836</vt:lpwstr>
      </vt:variant>
      <vt:variant>
        <vt:i4>1376268</vt:i4>
      </vt:variant>
      <vt:variant>
        <vt:i4>119</vt:i4>
      </vt:variant>
      <vt:variant>
        <vt:i4>0</vt:i4>
      </vt:variant>
      <vt:variant>
        <vt:i4>5</vt:i4>
      </vt:variant>
      <vt:variant>
        <vt:lpwstr/>
      </vt:variant>
      <vt:variant>
        <vt:lpwstr>_Toc421241835</vt:lpwstr>
      </vt:variant>
      <vt:variant>
        <vt:i4>1376269</vt:i4>
      </vt:variant>
      <vt:variant>
        <vt:i4>116</vt:i4>
      </vt:variant>
      <vt:variant>
        <vt:i4>0</vt:i4>
      </vt:variant>
      <vt:variant>
        <vt:i4>5</vt:i4>
      </vt:variant>
      <vt:variant>
        <vt:lpwstr/>
      </vt:variant>
      <vt:variant>
        <vt:lpwstr>_Toc421241834</vt:lpwstr>
      </vt:variant>
      <vt:variant>
        <vt:i4>1376266</vt:i4>
      </vt:variant>
      <vt:variant>
        <vt:i4>113</vt:i4>
      </vt:variant>
      <vt:variant>
        <vt:i4>0</vt:i4>
      </vt:variant>
      <vt:variant>
        <vt:i4>5</vt:i4>
      </vt:variant>
      <vt:variant>
        <vt:lpwstr/>
      </vt:variant>
      <vt:variant>
        <vt:lpwstr>_Toc421241833</vt:lpwstr>
      </vt:variant>
      <vt:variant>
        <vt:i4>1376267</vt:i4>
      </vt:variant>
      <vt:variant>
        <vt:i4>110</vt:i4>
      </vt:variant>
      <vt:variant>
        <vt:i4>0</vt:i4>
      </vt:variant>
      <vt:variant>
        <vt:i4>5</vt:i4>
      </vt:variant>
      <vt:variant>
        <vt:lpwstr/>
      </vt:variant>
      <vt:variant>
        <vt:lpwstr>_Toc421241832</vt:lpwstr>
      </vt:variant>
      <vt:variant>
        <vt:i4>1376264</vt:i4>
      </vt:variant>
      <vt:variant>
        <vt:i4>107</vt:i4>
      </vt:variant>
      <vt:variant>
        <vt:i4>0</vt:i4>
      </vt:variant>
      <vt:variant>
        <vt:i4>5</vt:i4>
      </vt:variant>
      <vt:variant>
        <vt:lpwstr/>
      </vt:variant>
      <vt:variant>
        <vt:lpwstr>_Toc421241831</vt:lpwstr>
      </vt:variant>
      <vt:variant>
        <vt:i4>1376265</vt:i4>
      </vt:variant>
      <vt:variant>
        <vt:i4>104</vt:i4>
      </vt:variant>
      <vt:variant>
        <vt:i4>0</vt:i4>
      </vt:variant>
      <vt:variant>
        <vt:i4>5</vt:i4>
      </vt:variant>
      <vt:variant>
        <vt:lpwstr/>
      </vt:variant>
      <vt:variant>
        <vt:lpwstr>_Toc421241830</vt:lpwstr>
      </vt:variant>
      <vt:variant>
        <vt:i4>1310720</vt:i4>
      </vt:variant>
      <vt:variant>
        <vt:i4>101</vt:i4>
      </vt:variant>
      <vt:variant>
        <vt:i4>0</vt:i4>
      </vt:variant>
      <vt:variant>
        <vt:i4>5</vt:i4>
      </vt:variant>
      <vt:variant>
        <vt:lpwstr/>
      </vt:variant>
      <vt:variant>
        <vt:lpwstr>_Toc421241829</vt:lpwstr>
      </vt:variant>
      <vt:variant>
        <vt:i4>1310721</vt:i4>
      </vt:variant>
      <vt:variant>
        <vt:i4>98</vt:i4>
      </vt:variant>
      <vt:variant>
        <vt:i4>0</vt:i4>
      </vt:variant>
      <vt:variant>
        <vt:i4>5</vt:i4>
      </vt:variant>
      <vt:variant>
        <vt:lpwstr/>
      </vt:variant>
      <vt:variant>
        <vt:lpwstr>_Toc421241828</vt:lpwstr>
      </vt:variant>
      <vt:variant>
        <vt:i4>1310734</vt:i4>
      </vt:variant>
      <vt:variant>
        <vt:i4>95</vt:i4>
      </vt:variant>
      <vt:variant>
        <vt:i4>0</vt:i4>
      </vt:variant>
      <vt:variant>
        <vt:i4>5</vt:i4>
      </vt:variant>
      <vt:variant>
        <vt:lpwstr/>
      </vt:variant>
      <vt:variant>
        <vt:lpwstr>_Toc421241827</vt:lpwstr>
      </vt:variant>
      <vt:variant>
        <vt:i4>1310735</vt:i4>
      </vt:variant>
      <vt:variant>
        <vt:i4>92</vt:i4>
      </vt:variant>
      <vt:variant>
        <vt:i4>0</vt:i4>
      </vt:variant>
      <vt:variant>
        <vt:i4>5</vt:i4>
      </vt:variant>
      <vt:variant>
        <vt:lpwstr/>
      </vt:variant>
      <vt:variant>
        <vt:lpwstr>_Toc421241826</vt:lpwstr>
      </vt:variant>
      <vt:variant>
        <vt:i4>1310732</vt:i4>
      </vt:variant>
      <vt:variant>
        <vt:i4>89</vt:i4>
      </vt:variant>
      <vt:variant>
        <vt:i4>0</vt:i4>
      </vt:variant>
      <vt:variant>
        <vt:i4>5</vt:i4>
      </vt:variant>
      <vt:variant>
        <vt:lpwstr/>
      </vt:variant>
      <vt:variant>
        <vt:lpwstr>_Toc421241825</vt:lpwstr>
      </vt:variant>
      <vt:variant>
        <vt:i4>1310733</vt:i4>
      </vt:variant>
      <vt:variant>
        <vt:i4>86</vt:i4>
      </vt:variant>
      <vt:variant>
        <vt:i4>0</vt:i4>
      </vt:variant>
      <vt:variant>
        <vt:i4>5</vt:i4>
      </vt:variant>
      <vt:variant>
        <vt:lpwstr/>
      </vt:variant>
      <vt:variant>
        <vt:lpwstr>_Toc421241824</vt:lpwstr>
      </vt:variant>
      <vt:variant>
        <vt:i4>1310730</vt:i4>
      </vt:variant>
      <vt:variant>
        <vt:i4>83</vt:i4>
      </vt:variant>
      <vt:variant>
        <vt:i4>0</vt:i4>
      </vt:variant>
      <vt:variant>
        <vt:i4>5</vt:i4>
      </vt:variant>
      <vt:variant>
        <vt:lpwstr/>
      </vt:variant>
      <vt:variant>
        <vt:lpwstr>_Toc421241823</vt:lpwstr>
      </vt:variant>
      <vt:variant>
        <vt:i4>1310731</vt:i4>
      </vt:variant>
      <vt:variant>
        <vt:i4>80</vt:i4>
      </vt:variant>
      <vt:variant>
        <vt:i4>0</vt:i4>
      </vt:variant>
      <vt:variant>
        <vt:i4>5</vt:i4>
      </vt:variant>
      <vt:variant>
        <vt:lpwstr/>
      </vt:variant>
      <vt:variant>
        <vt:lpwstr>_Toc421241822</vt:lpwstr>
      </vt:variant>
      <vt:variant>
        <vt:i4>1310728</vt:i4>
      </vt:variant>
      <vt:variant>
        <vt:i4>77</vt:i4>
      </vt:variant>
      <vt:variant>
        <vt:i4>0</vt:i4>
      </vt:variant>
      <vt:variant>
        <vt:i4>5</vt:i4>
      </vt:variant>
      <vt:variant>
        <vt:lpwstr/>
      </vt:variant>
      <vt:variant>
        <vt:lpwstr>_Toc421241821</vt:lpwstr>
      </vt:variant>
      <vt:variant>
        <vt:i4>1310729</vt:i4>
      </vt:variant>
      <vt:variant>
        <vt:i4>74</vt:i4>
      </vt:variant>
      <vt:variant>
        <vt:i4>0</vt:i4>
      </vt:variant>
      <vt:variant>
        <vt:i4>5</vt:i4>
      </vt:variant>
      <vt:variant>
        <vt:lpwstr/>
      </vt:variant>
      <vt:variant>
        <vt:lpwstr>_Toc421241820</vt:lpwstr>
      </vt:variant>
      <vt:variant>
        <vt:i4>1507328</vt:i4>
      </vt:variant>
      <vt:variant>
        <vt:i4>71</vt:i4>
      </vt:variant>
      <vt:variant>
        <vt:i4>0</vt:i4>
      </vt:variant>
      <vt:variant>
        <vt:i4>5</vt:i4>
      </vt:variant>
      <vt:variant>
        <vt:lpwstr/>
      </vt:variant>
      <vt:variant>
        <vt:lpwstr>_Toc421241819</vt:lpwstr>
      </vt:variant>
      <vt:variant>
        <vt:i4>1507329</vt:i4>
      </vt:variant>
      <vt:variant>
        <vt:i4>68</vt:i4>
      </vt:variant>
      <vt:variant>
        <vt:i4>0</vt:i4>
      </vt:variant>
      <vt:variant>
        <vt:i4>5</vt:i4>
      </vt:variant>
      <vt:variant>
        <vt:lpwstr/>
      </vt:variant>
      <vt:variant>
        <vt:lpwstr>_Toc421241818</vt:lpwstr>
      </vt:variant>
      <vt:variant>
        <vt:i4>1507342</vt:i4>
      </vt:variant>
      <vt:variant>
        <vt:i4>65</vt:i4>
      </vt:variant>
      <vt:variant>
        <vt:i4>0</vt:i4>
      </vt:variant>
      <vt:variant>
        <vt:i4>5</vt:i4>
      </vt:variant>
      <vt:variant>
        <vt:lpwstr/>
      </vt:variant>
      <vt:variant>
        <vt:lpwstr>_Toc421241817</vt:lpwstr>
      </vt:variant>
      <vt:variant>
        <vt:i4>1507343</vt:i4>
      </vt:variant>
      <vt:variant>
        <vt:i4>62</vt:i4>
      </vt:variant>
      <vt:variant>
        <vt:i4>0</vt:i4>
      </vt:variant>
      <vt:variant>
        <vt:i4>5</vt:i4>
      </vt:variant>
      <vt:variant>
        <vt:lpwstr/>
      </vt:variant>
      <vt:variant>
        <vt:lpwstr>_Toc421241816</vt:lpwstr>
      </vt:variant>
      <vt:variant>
        <vt:i4>1507340</vt:i4>
      </vt:variant>
      <vt:variant>
        <vt:i4>59</vt:i4>
      </vt:variant>
      <vt:variant>
        <vt:i4>0</vt:i4>
      </vt:variant>
      <vt:variant>
        <vt:i4>5</vt:i4>
      </vt:variant>
      <vt:variant>
        <vt:lpwstr/>
      </vt:variant>
      <vt:variant>
        <vt:lpwstr>_Toc421241815</vt:lpwstr>
      </vt:variant>
      <vt:variant>
        <vt:i4>1507341</vt:i4>
      </vt:variant>
      <vt:variant>
        <vt:i4>56</vt:i4>
      </vt:variant>
      <vt:variant>
        <vt:i4>0</vt:i4>
      </vt:variant>
      <vt:variant>
        <vt:i4>5</vt:i4>
      </vt:variant>
      <vt:variant>
        <vt:lpwstr/>
      </vt:variant>
      <vt:variant>
        <vt:lpwstr>_Toc421241814</vt:lpwstr>
      </vt:variant>
      <vt:variant>
        <vt:i4>1507338</vt:i4>
      </vt:variant>
      <vt:variant>
        <vt:i4>53</vt:i4>
      </vt:variant>
      <vt:variant>
        <vt:i4>0</vt:i4>
      </vt:variant>
      <vt:variant>
        <vt:i4>5</vt:i4>
      </vt:variant>
      <vt:variant>
        <vt:lpwstr/>
      </vt:variant>
      <vt:variant>
        <vt:lpwstr>_Toc421241813</vt:lpwstr>
      </vt:variant>
      <vt:variant>
        <vt:i4>1507339</vt:i4>
      </vt:variant>
      <vt:variant>
        <vt:i4>50</vt:i4>
      </vt:variant>
      <vt:variant>
        <vt:i4>0</vt:i4>
      </vt:variant>
      <vt:variant>
        <vt:i4>5</vt:i4>
      </vt:variant>
      <vt:variant>
        <vt:lpwstr/>
      </vt:variant>
      <vt:variant>
        <vt:lpwstr>_Toc421241812</vt:lpwstr>
      </vt:variant>
      <vt:variant>
        <vt:i4>1507336</vt:i4>
      </vt:variant>
      <vt:variant>
        <vt:i4>47</vt:i4>
      </vt:variant>
      <vt:variant>
        <vt:i4>0</vt:i4>
      </vt:variant>
      <vt:variant>
        <vt:i4>5</vt:i4>
      </vt:variant>
      <vt:variant>
        <vt:lpwstr/>
      </vt:variant>
      <vt:variant>
        <vt:lpwstr>_Toc421241811</vt:lpwstr>
      </vt:variant>
      <vt:variant>
        <vt:i4>1507337</vt:i4>
      </vt:variant>
      <vt:variant>
        <vt:i4>44</vt:i4>
      </vt:variant>
      <vt:variant>
        <vt:i4>0</vt:i4>
      </vt:variant>
      <vt:variant>
        <vt:i4>5</vt:i4>
      </vt:variant>
      <vt:variant>
        <vt:lpwstr/>
      </vt:variant>
      <vt:variant>
        <vt:lpwstr>_Toc421241810</vt:lpwstr>
      </vt:variant>
      <vt:variant>
        <vt:i4>1441792</vt:i4>
      </vt:variant>
      <vt:variant>
        <vt:i4>41</vt:i4>
      </vt:variant>
      <vt:variant>
        <vt:i4>0</vt:i4>
      </vt:variant>
      <vt:variant>
        <vt:i4>5</vt:i4>
      </vt:variant>
      <vt:variant>
        <vt:lpwstr/>
      </vt:variant>
      <vt:variant>
        <vt:lpwstr>_Toc421241809</vt:lpwstr>
      </vt:variant>
      <vt:variant>
        <vt:i4>1441793</vt:i4>
      </vt:variant>
      <vt:variant>
        <vt:i4>38</vt:i4>
      </vt:variant>
      <vt:variant>
        <vt:i4>0</vt:i4>
      </vt:variant>
      <vt:variant>
        <vt:i4>5</vt:i4>
      </vt:variant>
      <vt:variant>
        <vt:lpwstr/>
      </vt:variant>
      <vt:variant>
        <vt:lpwstr>_Toc421241808</vt:lpwstr>
      </vt:variant>
      <vt:variant>
        <vt:i4>1441806</vt:i4>
      </vt:variant>
      <vt:variant>
        <vt:i4>35</vt:i4>
      </vt:variant>
      <vt:variant>
        <vt:i4>0</vt:i4>
      </vt:variant>
      <vt:variant>
        <vt:i4>5</vt:i4>
      </vt:variant>
      <vt:variant>
        <vt:lpwstr/>
      </vt:variant>
      <vt:variant>
        <vt:lpwstr>_Toc421241807</vt:lpwstr>
      </vt:variant>
      <vt:variant>
        <vt:i4>1441807</vt:i4>
      </vt:variant>
      <vt:variant>
        <vt:i4>32</vt:i4>
      </vt:variant>
      <vt:variant>
        <vt:i4>0</vt:i4>
      </vt:variant>
      <vt:variant>
        <vt:i4>5</vt:i4>
      </vt:variant>
      <vt:variant>
        <vt:lpwstr/>
      </vt:variant>
      <vt:variant>
        <vt:lpwstr>_Toc421241806</vt:lpwstr>
      </vt:variant>
      <vt:variant>
        <vt:i4>1441804</vt:i4>
      </vt:variant>
      <vt:variant>
        <vt:i4>29</vt:i4>
      </vt:variant>
      <vt:variant>
        <vt:i4>0</vt:i4>
      </vt:variant>
      <vt:variant>
        <vt:i4>5</vt:i4>
      </vt:variant>
      <vt:variant>
        <vt:lpwstr/>
      </vt:variant>
      <vt:variant>
        <vt:lpwstr>_Toc421241805</vt:lpwstr>
      </vt:variant>
      <vt:variant>
        <vt:i4>1441805</vt:i4>
      </vt:variant>
      <vt:variant>
        <vt:i4>26</vt:i4>
      </vt:variant>
      <vt:variant>
        <vt:i4>0</vt:i4>
      </vt:variant>
      <vt:variant>
        <vt:i4>5</vt:i4>
      </vt:variant>
      <vt:variant>
        <vt:lpwstr/>
      </vt:variant>
      <vt:variant>
        <vt:lpwstr>_Toc421241804</vt:lpwstr>
      </vt:variant>
      <vt:variant>
        <vt:i4>1441802</vt:i4>
      </vt:variant>
      <vt:variant>
        <vt:i4>23</vt:i4>
      </vt:variant>
      <vt:variant>
        <vt:i4>0</vt:i4>
      </vt:variant>
      <vt:variant>
        <vt:i4>5</vt:i4>
      </vt:variant>
      <vt:variant>
        <vt:lpwstr/>
      </vt:variant>
      <vt:variant>
        <vt:lpwstr>_Toc421241803</vt:lpwstr>
      </vt:variant>
      <vt:variant>
        <vt:i4>1441803</vt:i4>
      </vt:variant>
      <vt:variant>
        <vt:i4>20</vt:i4>
      </vt:variant>
      <vt:variant>
        <vt:i4>0</vt:i4>
      </vt:variant>
      <vt:variant>
        <vt:i4>5</vt:i4>
      </vt:variant>
      <vt:variant>
        <vt:lpwstr/>
      </vt:variant>
      <vt:variant>
        <vt:lpwstr>_Toc421241802</vt:lpwstr>
      </vt:variant>
      <vt:variant>
        <vt:i4>1441800</vt:i4>
      </vt:variant>
      <vt:variant>
        <vt:i4>17</vt:i4>
      </vt:variant>
      <vt:variant>
        <vt:i4>0</vt:i4>
      </vt:variant>
      <vt:variant>
        <vt:i4>5</vt:i4>
      </vt:variant>
      <vt:variant>
        <vt:lpwstr/>
      </vt:variant>
      <vt:variant>
        <vt:lpwstr>_Toc421241801</vt:lpwstr>
      </vt:variant>
      <vt:variant>
        <vt:i4>1441801</vt:i4>
      </vt:variant>
      <vt:variant>
        <vt:i4>14</vt:i4>
      </vt:variant>
      <vt:variant>
        <vt:i4>0</vt:i4>
      </vt:variant>
      <vt:variant>
        <vt:i4>5</vt:i4>
      </vt:variant>
      <vt:variant>
        <vt:lpwstr/>
      </vt:variant>
      <vt:variant>
        <vt:lpwstr>_Toc421241800</vt:lpwstr>
      </vt:variant>
      <vt:variant>
        <vt:i4>2031631</vt:i4>
      </vt:variant>
      <vt:variant>
        <vt:i4>11</vt:i4>
      </vt:variant>
      <vt:variant>
        <vt:i4>0</vt:i4>
      </vt:variant>
      <vt:variant>
        <vt:i4>5</vt:i4>
      </vt:variant>
      <vt:variant>
        <vt:lpwstr/>
      </vt:variant>
      <vt:variant>
        <vt:lpwstr>_Toc421241799</vt:lpwstr>
      </vt:variant>
      <vt:variant>
        <vt:i4>2031630</vt:i4>
      </vt:variant>
      <vt:variant>
        <vt:i4>8</vt:i4>
      </vt:variant>
      <vt:variant>
        <vt:i4>0</vt:i4>
      </vt:variant>
      <vt:variant>
        <vt:i4>5</vt:i4>
      </vt:variant>
      <vt:variant>
        <vt:lpwstr/>
      </vt:variant>
      <vt:variant>
        <vt:lpwstr>_Toc421241798</vt:lpwstr>
      </vt:variant>
      <vt:variant>
        <vt:i4>2031617</vt:i4>
      </vt:variant>
      <vt:variant>
        <vt:i4>5</vt:i4>
      </vt:variant>
      <vt:variant>
        <vt:i4>0</vt:i4>
      </vt:variant>
      <vt:variant>
        <vt:i4>5</vt:i4>
      </vt:variant>
      <vt:variant>
        <vt:lpwstr/>
      </vt:variant>
      <vt:variant>
        <vt:lpwstr>_Toc421241797</vt:lpwstr>
      </vt:variant>
      <vt:variant>
        <vt:i4>2031616</vt:i4>
      </vt:variant>
      <vt:variant>
        <vt:i4>2</vt:i4>
      </vt:variant>
      <vt:variant>
        <vt:i4>0</vt:i4>
      </vt:variant>
      <vt:variant>
        <vt:i4>5</vt:i4>
      </vt:variant>
      <vt:variant>
        <vt:lpwstr/>
      </vt:variant>
      <vt:variant>
        <vt:lpwstr>_Toc4212417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UI Template</dc:title>
  <dc:subject/>
  <dc:creator>fikri wijaya</dc:creator>
  <cp:keywords>pusinfokesmas.fkm@ui.ac.id</cp:keywords>
  <dc:description>bit.ly/mendeley-fkmui
@ikingkingi</dc:description>
  <cp:lastModifiedBy>Vivi Fauzia</cp:lastModifiedBy>
  <cp:revision>3</cp:revision>
  <cp:lastPrinted>2015-06-25T11:49:00Z</cp:lastPrinted>
  <dcterms:created xsi:type="dcterms:W3CDTF">2025-12-29T10:57:00Z</dcterms:created>
  <dcterms:modified xsi:type="dcterms:W3CDTF">2025-12-29T10: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MFKQI7XT"/&gt;&lt;style id="http://www.zotero.org/styles/apa" locale="id-ID"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_custom</vt:lpwstr>
  </property>
  <property fmtid="{D5CDD505-2E9C-101B-9397-08002B2CF9AE}" pid="10" name="Mendeley Recent Style Name 2_1">
    <vt:lpwstr>American Psychological Association 6th edition (custom)</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2</vt:lpwstr>
  </property>
  <property fmtid="{D5CDD505-2E9C-101B-9397-08002B2CF9AE}" pid="16" name="Mendeley Recent Style Name 5_1">
    <vt:lpwstr>Elsevier Harvard 2</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